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17BCB">
        <w:rPr>
          <w:lang w:val="en-GB"/>
        </w:rPr>
        <w:t>scoliometers</w:t>
      </w:r>
      <w:proofErr w:type="spellEnd"/>
      <w:r w:rsidRPr="00617BCB">
        <w:rPr>
          <w:lang w:val="en-GB"/>
        </w:rPr>
        <w:t xml:space="preserve">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w:t>
      </w:r>
      <w:proofErr w:type="spellStart"/>
      <w:r w:rsidRPr="00617BCB">
        <w:rPr>
          <w:lang w:val="en-GB"/>
        </w:rPr>
        <w:t>Moire</w:t>
      </w:r>
      <w:proofErr w:type="spellEnd"/>
      <w:r w:rsidRPr="00617BCB">
        <w:rPr>
          <w:lang w:val="en-GB"/>
        </w:rPr>
        <w:t xml:space="preserv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04048FAA"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050E38">
        <w:rPr>
          <w:lang w:val="en-GB"/>
        </w:rPr>
        <w:t>5</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xml:space="preserve">, </w:t>
      </w:r>
      <w:r w:rsidR="00050E38">
        <w:rPr>
          <w:lang w:val="en-GB"/>
        </w:rPr>
        <w:t>6</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17BCB" w:rsidRDefault="00F2604E" w:rsidP="004A7B5B">
            <w:pPr>
              <w:pStyle w:val="MDPI42tablebody"/>
              <w:jc w:val="left"/>
              <w:rPr>
                <w:b/>
                <w:bCs/>
                <w:lang w:val="en-GB"/>
              </w:rPr>
            </w:pPr>
            <w:r w:rsidRPr="00617BCB">
              <w:rPr>
                <w:b/>
                <w:bCs/>
                <w:lang w:val="en-GB"/>
              </w:rPr>
              <w:t>Research Question</w:t>
            </w:r>
            <w:r w:rsidR="00E6362C">
              <w:rPr>
                <w:b/>
                <w:bCs/>
                <w:lang w:val="en-GB"/>
              </w:rPr>
              <w:t xml:space="preserve"> and Rationale</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17BCB" w:rsidRDefault="0090645F" w:rsidP="0090645F">
            <w:pPr>
              <w:pStyle w:val="MDPI42tablebody"/>
              <w:jc w:val="left"/>
              <w:rPr>
                <w:lang w:val="en-GB"/>
              </w:rPr>
            </w:pPr>
            <w:r w:rsidRPr="00617BCB">
              <w:rPr>
                <w:lang w:val="en-GB"/>
              </w:rPr>
              <w:t xml:space="preserve">In the context of posture detection, what are the </w:t>
            </w:r>
            <w:r w:rsidR="00E6362C" w:rsidRPr="00617BCB">
              <w:rPr>
                <w:lang w:val="en-GB"/>
              </w:rPr>
              <w:t>most used</w:t>
            </w:r>
            <w:r w:rsidRPr="00617BCB">
              <w:rPr>
                <w:lang w:val="en-GB"/>
              </w:rPr>
              <w:t xml:space="preserve">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lastRenderedPageBreak/>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7065AAC6">
            <wp:extent cx="5428735" cy="4144348"/>
            <wp:effectExtent l="19050" t="19050" r="635" b="889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5481732" cy="4184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3B1C5B3A" w:rsidR="00735236" w:rsidRPr="00617BCB" w:rsidRDefault="001A5D3A" w:rsidP="00496397">
      <w:pPr>
        <w:pStyle w:val="MDPI22heading2"/>
        <w:rPr>
          <w:noProof w:val="0"/>
          <w:lang w:val="en-GB"/>
        </w:rPr>
      </w:pPr>
      <w:r>
        <w:rPr>
          <w:noProof w:val="0"/>
          <w:lang w:val="en-GB"/>
        </w:rPr>
        <w:t xml:space="preserve">2.4 </w:t>
      </w:r>
      <w:r w:rsidR="00735236" w:rsidRPr="00617BCB">
        <w:rPr>
          <w:noProof w:val="0"/>
          <w:lang w:val="en-GB"/>
        </w:rPr>
        <w:t>Data Extractio</w:t>
      </w:r>
      <w:r>
        <w:rPr>
          <w:noProof w:val="0"/>
          <w:lang w:val="en-GB"/>
        </w:rPr>
        <w:t>n</w:t>
      </w:r>
    </w:p>
    <w:p w14:paraId="0EE79039" w14:textId="1A81A89A" w:rsidR="001A5D3A" w:rsidRPr="00050E38" w:rsidRDefault="00735236" w:rsidP="00050E38">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lastRenderedPageBreak/>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8A612B">
        <w:t>Korakakis</w:t>
      </w:r>
      <w:proofErr w:type="spellEnd"/>
      <w:r w:rsidRPr="008A612B">
        <w:t xml:space="preserve">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w:t>
      </w:r>
      <w:proofErr w:type="gramStart"/>
      <w:r w:rsidRPr="008A612B">
        <w:t>the majority of</w:t>
      </w:r>
      <w:proofErr w:type="gramEnd"/>
      <w:r w:rsidRPr="008A612B">
        <w:t xml:space="preserve"> studies.</w:t>
      </w:r>
      <w:r w:rsidR="0038377F" w:rsidRPr="008A612B">
        <w:t xml:space="preserve"> </w:t>
      </w:r>
    </w:p>
    <w:p w14:paraId="02B5F3CB" w14:textId="77777777" w:rsidR="0038377F" w:rsidRPr="00617BCB" w:rsidRDefault="0038377F" w:rsidP="00D30503">
      <w:pPr>
        <w:pStyle w:val="MDPI31text"/>
        <w:rPr>
          <w:lang w:val="en-GB"/>
        </w:rPr>
      </w:pPr>
    </w:p>
    <w:p w14:paraId="20B0E080" w14:textId="37ADE59A" w:rsidR="0038377F" w:rsidRPr="00617BCB" w:rsidRDefault="00C85D36" w:rsidP="0038377F">
      <w:pPr>
        <w:pStyle w:val="MDPI52figure"/>
        <w:rPr>
          <w:lang w:val="en-GB"/>
        </w:rPr>
      </w:pPr>
      <w:r w:rsidRPr="00C85D36">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4798419F" w:rsidR="00907A82" w:rsidRPr="00617BCB" w:rsidRDefault="007C0F86" w:rsidP="00A40B75">
      <w:pPr>
        <w:pStyle w:val="MDPI31text"/>
        <w:rPr>
          <w:shd w:val="clear" w:color="auto" w:fill="FFFFFF"/>
          <w:lang w:val="en-GB"/>
        </w:rPr>
      </w:pPr>
      <w:r>
        <w:rPr>
          <w:shd w:val="clear" w:color="auto" w:fill="FFFFFF"/>
          <w:lang w:val="en-GB"/>
        </w:rPr>
        <w:t xml:space="preserve">Currently, </w:t>
      </w:r>
      <w:r w:rsidR="008F244C"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Pr>
          <w:shd w:val="clear" w:color="auto" w:fill="FFFFFF"/>
          <w:lang w:val="en-GB"/>
        </w:rPr>
        <w:t xml:space="preserve"> ranging from pressure sensors to image-based sensors</w:t>
      </w:r>
      <w:r w:rsidR="006C29CF" w:rsidRPr="00617BCB">
        <w:rPr>
          <w:shd w:val="clear" w:color="auto" w:fill="FFFFFF"/>
          <w:lang w:val="en-GB"/>
        </w:rPr>
        <w:t>.</w:t>
      </w:r>
      <w:r w:rsidR="00B36850" w:rsidRPr="00617BCB">
        <w:rPr>
          <w:shd w:val="clear" w:color="auto" w:fill="FFFFFF"/>
          <w:lang w:val="en-GB"/>
        </w:rPr>
        <w:t xml:space="preserve"> </w:t>
      </w:r>
      <w:r w:rsidR="00A40B75" w:rsidRPr="00617BCB">
        <w:rPr>
          <w:shd w:val="clear" w:color="auto" w:fill="FFFFFF"/>
          <w:lang w:val="en-GB"/>
        </w:rPr>
        <w:t xml:space="preserve">Furthermore, this section </w:t>
      </w:r>
      <w:r>
        <w:rPr>
          <w:shd w:val="clear" w:color="auto" w:fill="FFFFFF"/>
          <w:lang w:val="en-GB"/>
        </w:rPr>
        <w:t xml:space="preserve">aims to </w:t>
      </w:r>
      <w:r w:rsidR="00A40B75" w:rsidRPr="00617BCB">
        <w:rPr>
          <w:shd w:val="clear" w:color="auto" w:fill="FFFFFF"/>
          <w:lang w:val="en-GB"/>
        </w:rPr>
        <w:t>review</w:t>
      </w:r>
      <w:r>
        <w:rPr>
          <w:shd w:val="clear" w:color="auto" w:fill="FFFFFF"/>
          <w:lang w:val="en-GB"/>
        </w:rPr>
        <w:t xml:space="preserve"> the</w:t>
      </w:r>
      <w:r w:rsidR="00A40B75" w:rsidRPr="00617BCB">
        <w:rPr>
          <w:shd w:val="clear" w:color="auto" w:fill="FFFFFF"/>
          <w:lang w:val="en-GB"/>
        </w:rPr>
        <w:t xml:space="preserve"> variety of sensor technologies be</w:t>
      </w:r>
      <w:r>
        <w:rPr>
          <w:shd w:val="clear" w:color="auto" w:fill="FFFFFF"/>
          <w:lang w:val="en-GB"/>
        </w:rPr>
        <w:t>ing</w:t>
      </w:r>
      <w:r w:rsidR="00A40B75" w:rsidRPr="00617BCB">
        <w:rPr>
          <w:shd w:val="clear" w:color="auto" w:fill="FFFFFF"/>
          <w:lang w:val="en-GB"/>
        </w:rPr>
        <w:t xml:space="preserve"> integrated into smart sensing chairs</w:t>
      </w:r>
      <w:r>
        <w:rPr>
          <w:shd w:val="clear" w:color="auto" w:fill="FFFFFF"/>
          <w:lang w:val="en-GB"/>
        </w:rPr>
        <w:t xml:space="preserve"> system;</w:t>
      </w:r>
      <w:r w:rsidR="00A40B75" w:rsidRPr="00617BCB">
        <w:rPr>
          <w:shd w:val="clear" w:color="auto" w:fill="FFFFFF"/>
          <w:lang w:val="en-GB"/>
        </w:rPr>
        <w:t xml:space="preserve"> each offering </w:t>
      </w:r>
      <w:r w:rsidR="00885837">
        <w:rPr>
          <w:shd w:val="clear" w:color="auto" w:fill="FFFFFF"/>
          <w:lang w:val="en-GB"/>
        </w:rPr>
        <w:t>its</w:t>
      </w:r>
      <w:r>
        <w:rPr>
          <w:shd w:val="clear" w:color="auto" w:fill="FFFFFF"/>
          <w:lang w:val="en-GB"/>
        </w:rPr>
        <w:t xml:space="preserve"> </w:t>
      </w:r>
      <w:r w:rsidR="00A40B75" w:rsidRPr="00617BCB">
        <w:rPr>
          <w:shd w:val="clear" w:color="auto" w:fill="FFFFFF"/>
          <w:lang w:val="en-GB"/>
        </w:rPr>
        <w:t>unique benefits and</w:t>
      </w:r>
      <w:r w:rsidR="00885837">
        <w:rPr>
          <w:shd w:val="clear" w:color="auto" w:fill="FFFFFF"/>
          <w:lang w:val="en-GB"/>
        </w:rPr>
        <w:t xml:space="preserve"> </w:t>
      </w:r>
      <w:r w:rsidR="00A40B75" w:rsidRPr="00617BCB">
        <w:rPr>
          <w:shd w:val="clear" w:color="auto" w:fill="FFFFFF"/>
          <w:lang w:val="en-GB"/>
        </w:rPr>
        <w:t xml:space="preserve">challenges in </w:t>
      </w:r>
      <w:r w:rsidR="00885837">
        <w:rPr>
          <w:shd w:val="clear" w:color="auto" w:fill="FFFFFF"/>
          <w:lang w:val="en-GB"/>
        </w:rPr>
        <w:t xml:space="preserve">the classification of </w:t>
      </w:r>
      <w:r w:rsidR="00A40B75" w:rsidRPr="00617BCB">
        <w:rPr>
          <w:shd w:val="clear" w:color="auto" w:fill="FFFFFF"/>
          <w:lang w:val="en-GB"/>
        </w:rPr>
        <w:t>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proofErr w:type="spellStart"/>
            <w:r w:rsidRPr="00617BCB">
              <w:rPr>
                <w:color w:val="auto"/>
                <w:lang w:val="en-GB"/>
              </w:rPr>
              <w:t>Ohmite</w:t>
            </w:r>
            <w:proofErr w:type="spellEnd"/>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0C6594A8" w:rsidR="00E52229" w:rsidRPr="00617BCB" w:rsidRDefault="00E52229" w:rsidP="00E52229">
      <w:pPr>
        <w:pStyle w:val="MDPI31text"/>
        <w:rPr>
          <w:lang w:val="en-GB"/>
        </w:rPr>
      </w:pPr>
      <w:r w:rsidRPr="00617BCB">
        <w:rPr>
          <w:lang w:val="en-GB"/>
        </w:rPr>
        <w:t xml:space="preserve">A textile-based pressure sensor is </w:t>
      </w:r>
      <w:r w:rsidR="00CD6EE9">
        <w:rPr>
          <w:lang w:val="en-GB"/>
        </w:rPr>
        <w:t>typically</w:t>
      </w:r>
      <w:r w:rsidRPr="00617BCB">
        <w:rPr>
          <w:lang w:val="en-GB"/>
        </w:rPr>
        <w:t xml:space="preserve"> composed of a soft fabric-based material</w:t>
      </w:r>
      <w:r w:rsidR="002A23F5">
        <w:rPr>
          <w:lang w:val="en-GB"/>
        </w:rPr>
        <w:t xml:space="preserve"> which </w:t>
      </w:r>
      <w:r w:rsidRPr="00617BCB">
        <w:rPr>
          <w:lang w:val="en-GB"/>
        </w:rPr>
        <w:t xml:space="preserve">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w:t>
      </w:r>
      <w:r w:rsidR="002A23F5">
        <w:rPr>
          <w:lang w:val="en-GB"/>
        </w:rPr>
        <w:t>visualises</w:t>
      </w:r>
      <w:r w:rsidRPr="00617BCB">
        <w:rPr>
          <w:lang w:val="en-GB"/>
        </w:rPr>
        <w:t xml:space="preserve"> an example of how each layer within the textile pressure sensor is structured</w:t>
      </w:r>
      <w:r w:rsidR="002A23F5">
        <w:rPr>
          <w:lang w:val="en-GB"/>
        </w:rPr>
        <w:t xml:space="preserve"> within</w:t>
      </w:r>
      <w:r w:rsidRPr="00617BCB">
        <w:rPr>
          <w:lang w:val="en-GB"/>
        </w:rPr>
        <w:t xml:space="preserve">. One of the main advantages seen with textile force sensors is the fact that it is </w:t>
      </w:r>
      <w:r w:rsidR="007C1C41">
        <w:rPr>
          <w:lang w:val="en-GB"/>
        </w:rPr>
        <w:t>very durable</w:t>
      </w:r>
      <w:r w:rsidRPr="00617BCB">
        <w:rPr>
          <w:lang w:val="en-GB"/>
        </w:rPr>
        <w:t>, and it seamlessly integrates with garments making it unobstructive</w:t>
      </w:r>
      <w:r w:rsidR="007C1C41">
        <w:rPr>
          <w:lang w:val="en-GB"/>
        </w:rPr>
        <w:t xml:space="preserve"> and comfortable</w:t>
      </w:r>
      <w:r w:rsidRPr="00617BCB">
        <w:rPr>
          <w:lang w:val="en-GB"/>
        </w:rPr>
        <w:t xml:space="preserve"> to the end user. </w:t>
      </w:r>
      <w:r w:rsidR="00D36AA0" w:rsidRPr="00617BCB">
        <w:rPr>
          <w:lang w:val="en-GB"/>
        </w:rPr>
        <w:t>Hence</w:t>
      </w:r>
      <w:r w:rsidRPr="00617BCB">
        <w:rPr>
          <w:lang w:val="en-GB"/>
        </w:rPr>
        <w:t xml:space="preserve">, </w:t>
      </w:r>
      <w:r w:rsidR="007C1C41">
        <w:rPr>
          <w:lang w:val="en-GB"/>
        </w:rPr>
        <w:t xml:space="preserve">the reason </w:t>
      </w:r>
      <w:r w:rsidRPr="00617BCB">
        <w:rPr>
          <w:lang w:val="en-GB"/>
        </w:rPr>
        <w:t xml:space="preserve">this sensor tends to be </w:t>
      </w:r>
      <w:r w:rsidR="007C1C41">
        <w:rPr>
          <w:lang w:val="en-GB"/>
        </w:rPr>
        <w:t xml:space="preserve">more </w:t>
      </w:r>
      <w:r w:rsidRPr="00617BCB">
        <w:rPr>
          <w:lang w:val="en-GB"/>
        </w:rPr>
        <w:t xml:space="preserve">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0777FD4F"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w:t>
      </w:r>
      <w:proofErr w:type="spellStart"/>
      <w:r w:rsidRPr="00617BCB">
        <w:rPr>
          <w:lang w:val="en-GB"/>
        </w:rPr>
        <w:t>PreCaTex</w:t>
      </w:r>
      <w:proofErr w:type="spellEnd"/>
      <w:r w:rsidRPr="00617BCB">
        <w:rPr>
          <w:lang w:val="en-GB"/>
        </w:rPr>
        <w:t xml:space="preserve"> </w:t>
      </w:r>
      <w:r w:rsidR="0076058A">
        <w:rPr>
          <w:lang w:val="en-GB"/>
        </w:rPr>
        <w:t xml:space="preserve">textile </w:t>
      </w:r>
      <w:r w:rsidRPr="00617BCB">
        <w:rPr>
          <w:lang w:val="en-GB"/>
        </w:rPr>
        <w:t xml:space="preserve">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4872F759" w:rsidR="00EA3453" w:rsidRPr="00617BCB" w:rsidRDefault="00B1271D" w:rsidP="0076058A">
      <w:pPr>
        <w:pStyle w:val="MDPI31text"/>
        <w:rPr>
          <w:lang w:val="en-GB"/>
        </w:rPr>
      </w:pPr>
      <w:r>
        <w:rPr>
          <w:lang w:val="en-GB"/>
        </w:rPr>
        <w:t xml:space="preserve">There were a </w:t>
      </w:r>
      <w:r w:rsidR="00E52229" w:rsidRPr="00617BCB">
        <w:rPr>
          <w:lang w:val="en-GB"/>
        </w:rPr>
        <w:t xml:space="preserve">few research studies found </w:t>
      </w:r>
      <w:r>
        <w:rPr>
          <w:lang w:val="en-GB"/>
        </w:rPr>
        <w:t xml:space="preserve">that employed </w:t>
      </w:r>
      <w:r w:rsidR="00E52229" w:rsidRPr="00617BCB">
        <w:rPr>
          <w:lang w:val="en-GB"/>
        </w:rPr>
        <w:t xml:space="preserve">textile </w:t>
      </w:r>
      <w:r>
        <w:rPr>
          <w:lang w:val="en-GB"/>
        </w:rPr>
        <w:t xml:space="preserve">pressure </w:t>
      </w:r>
      <w:r w:rsidR="00E52229" w:rsidRPr="00617BCB">
        <w:rPr>
          <w:lang w:val="en-GB"/>
        </w:rPr>
        <w:t xml:space="preserve">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00E52229" w:rsidRPr="00617BCB">
        <w:rPr>
          <w:lang w:val="en-GB"/>
        </w:rPr>
        <w:t>who developed a washable textile pressure sensor and incorporated it into their chair system to classify 7 sitting pos</w:t>
      </w:r>
      <w:r w:rsidR="00E52229" w:rsidRPr="00617BCB">
        <w:rPr>
          <w:lang w:val="en-GB"/>
        </w:rPr>
        <w:lastRenderedPageBreak/>
        <w:t>tures using a decision algorithm. Another study proposed a “</w:t>
      </w:r>
      <w:proofErr w:type="spellStart"/>
      <w:r w:rsidR="00E52229" w:rsidRPr="00617BCB">
        <w:rPr>
          <w:lang w:val="en-GB"/>
        </w:rPr>
        <w:t>eCushion</w:t>
      </w:r>
      <w:proofErr w:type="spellEnd"/>
      <w:r w:rsidR="00E52229" w:rsidRPr="00617BCB">
        <w:rPr>
          <w:lang w:val="en-GB"/>
        </w:rPr>
        <w:t>” device</w:t>
      </w:r>
      <w:r w:rsidR="00EB315D">
        <w:rPr>
          <w:lang w:val="en-GB"/>
        </w:rPr>
        <w:t xml:space="preserve"> which incorporated an “</w:t>
      </w:r>
      <w:proofErr w:type="spellStart"/>
      <w:r w:rsidR="00EB315D">
        <w:rPr>
          <w:lang w:val="en-GB"/>
        </w:rPr>
        <w:t>eTextile</w:t>
      </w:r>
      <w:proofErr w:type="spellEnd"/>
      <w:r w:rsidR="00EB315D">
        <w:rPr>
          <w:lang w:val="en-GB"/>
        </w:rPr>
        <w:t xml:space="preserve">” </w:t>
      </w:r>
      <w:r w:rsidR="00E52229" w:rsidRPr="00617BCB">
        <w:rPr>
          <w:lang w:val="en-GB"/>
        </w:rPr>
        <w:t xml:space="preserve">pressure </w:t>
      </w:r>
      <w:r w:rsidR="00EB315D">
        <w:rPr>
          <w:lang w:val="en-GB"/>
        </w:rPr>
        <w:t xml:space="preserve">sensor </w:t>
      </w:r>
      <w:r w:rsidR="00E52229" w:rsidRPr="00617BCB">
        <w:rPr>
          <w:lang w:val="en-GB"/>
        </w:rPr>
        <w:t xml:space="preserve">array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00E52229"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00E52229" w:rsidRPr="00617BCB">
        <w:rPr>
          <w:lang w:val="en-GB"/>
        </w:rPr>
        <w:t xml:space="preserve"> developed</w:t>
      </w:r>
      <w:r w:rsidR="00A67D2B">
        <w:rPr>
          <w:lang w:val="en-GB"/>
        </w:rPr>
        <w:t xml:space="preserve"> </w:t>
      </w:r>
      <w:r w:rsidR="00140094">
        <w:rPr>
          <w:lang w:val="en-GB"/>
        </w:rPr>
        <w:t>10</w:t>
      </w:r>
      <w:r w:rsidR="0076058A">
        <w:rPr>
          <w:lang w:val="en-GB"/>
        </w:rPr>
        <w:t xml:space="preserve"> detachable </w:t>
      </w:r>
      <w:r w:rsidR="00A67D2B">
        <w:rPr>
          <w:lang w:val="en-GB"/>
        </w:rPr>
        <w:t>textile pressure sensor (</w:t>
      </w:r>
      <w:proofErr w:type="spellStart"/>
      <w:r w:rsidR="00A67D2B" w:rsidRPr="00A67D2B">
        <w:rPr>
          <w:lang w:val="en-GB"/>
        </w:rPr>
        <w:t>PreCaTex</w:t>
      </w:r>
      <w:proofErr w:type="spellEnd"/>
      <w:r w:rsidR="00A67D2B">
        <w:rPr>
          <w:lang w:val="en-GB"/>
        </w:rPr>
        <w:t>)</w:t>
      </w:r>
      <w:r w:rsidR="00E52229" w:rsidRPr="00617BCB">
        <w:rPr>
          <w:lang w:val="en-GB"/>
        </w:rPr>
        <w:t xml:space="preserve"> </w:t>
      </w:r>
      <w:r w:rsidR="00A67D2B">
        <w:rPr>
          <w:lang w:val="en-GB"/>
        </w:rPr>
        <w:t xml:space="preserve">which were placed </w:t>
      </w:r>
      <w:r w:rsidR="00140094">
        <w:rPr>
          <w:lang w:val="en-GB"/>
        </w:rPr>
        <w:t xml:space="preserve">at </w:t>
      </w:r>
      <w:r w:rsidR="00A67D2B">
        <w:rPr>
          <w:lang w:val="en-GB"/>
        </w:rPr>
        <w:t>strategic points around the chair.</w:t>
      </w:r>
      <w:r w:rsidR="0066377B">
        <w:rPr>
          <w:lang w:val="en-GB"/>
        </w:rPr>
        <w:t xml:space="preserve"> </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7E9189AE" w14:textId="49384BDE" w:rsidR="00955603" w:rsidRDefault="00D359E5" w:rsidP="00D359E5">
      <w:pPr>
        <w:pStyle w:val="MDPI31text"/>
        <w:rPr>
          <w:lang w:val="en-GB"/>
        </w:rPr>
      </w:pPr>
      <w:r w:rsidRPr="00617BCB">
        <w:rPr>
          <w:lang w:val="en-GB"/>
        </w:rPr>
        <w:t xml:space="preserve">Load cells are another variation of force sensor which is used </w:t>
      </w:r>
      <w:r w:rsidR="00955603">
        <w:rPr>
          <w:lang w:val="en-GB"/>
        </w:rPr>
        <w:t xml:space="preserve">among researchers in the </w:t>
      </w:r>
      <w:r w:rsidRPr="00617BCB">
        <w:rPr>
          <w:lang w:val="en-GB"/>
        </w:rPr>
        <w:t>monitor</w:t>
      </w:r>
      <w:r w:rsidR="00955603">
        <w:rPr>
          <w:lang w:val="en-GB"/>
        </w:rPr>
        <w:t xml:space="preserve">ing of </w:t>
      </w:r>
      <w:r w:rsidRPr="00617BCB">
        <w:rPr>
          <w:lang w:val="en-GB"/>
        </w:rPr>
        <w:t xml:space="preserve">sitting postures. </w:t>
      </w:r>
      <w:r w:rsidR="00170A06">
        <w:rPr>
          <w:lang w:val="en-GB"/>
        </w:rPr>
        <w:t>A load cell</w:t>
      </w:r>
      <w:r w:rsidRPr="00617BCB">
        <w:rPr>
          <w:lang w:val="en-GB"/>
        </w:rPr>
        <w:t xml:space="preserve"> sensor works by converting</w:t>
      </w:r>
      <w:r w:rsidR="00170A06">
        <w:rPr>
          <w:lang w:val="en-GB"/>
        </w:rPr>
        <w:t xml:space="preserve"> applied</w:t>
      </w:r>
      <w:r w:rsidRPr="00617BCB">
        <w:rPr>
          <w:lang w:val="en-GB"/>
        </w:rPr>
        <w:t xml:space="preserve"> mechanical force into </w:t>
      </w:r>
      <w:r w:rsidR="00170A06">
        <w:rPr>
          <w:lang w:val="en-GB"/>
        </w:rPr>
        <w:t xml:space="preserve">measurable </w:t>
      </w:r>
      <w:r w:rsidRPr="00617BCB">
        <w:rPr>
          <w:lang w:val="en-GB"/>
        </w:rPr>
        <w:t>digital signals which can be read by microcontrollers.</w:t>
      </w:r>
      <w:r w:rsidR="00F74CA4" w:rsidRPr="00617BCB">
        <w:rPr>
          <w:lang w:val="en-GB"/>
        </w:rPr>
        <w:t xml:space="preserve"> </w:t>
      </w:r>
      <w:r w:rsidR="00955603">
        <w:rPr>
          <w:lang w:val="en-GB"/>
        </w:rPr>
        <w:t>Currently, there are different types of load cells such as strain gauge, piezoelectric, hydraulic, and capacitive load cells</w:t>
      </w:r>
      <w:r w:rsidR="00AE7F43">
        <w:rPr>
          <w:lang w:val="en-GB"/>
        </w:rPr>
        <w:t xml:space="preserve"> </w:t>
      </w:r>
      <w:r w:rsidR="00AE7F43" w:rsidRPr="00617BCB">
        <w:rPr>
          <w:lang w:val="en-GB"/>
        </w:rPr>
        <w:fldChar w:fldCharType="begin"/>
      </w:r>
      <w:r w:rsidR="00AE7F43">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17BCB">
        <w:rPr>
          <w:lang w:val="en-GB"/>
        </w:rPr>
        <w:fldChar w:fldCharType="separate"/>
      </w:r>
      <w:r w:rsidR="00AE7F43" w:rsidRPr="00AD69B7">
        <w:t>[35]</w:t>
      </w:r>
      <w:r w:rsidR="00AE7F43" w:rsidRPr="00617BCB">
        <w:rPr>
          <w:lang w:val="en-GB"/>
        </w:rPr>
        <w:fldChar w:fldCharType="end"/>
      </w:r>
      <w:r w:rsidR="00955603">
        <w:rPr>
          <w:lang w:val="en-GB"/>
        </w:rPr>
        <w:t xml:space="preserve">. </w:t>
      </w:r>
    </w:p>
    <w:p w14:paraId="632C4E1D" w14:textId="6B03744C" w:rsidR="00D359E5" w:rsidRPr="00617BCB" w:rsidRDefault="00F74CA4" w:rsidP="00D359E5">
      <w:pPr>
        <w:pStyle w:val="MDPI31text"/>
        <w:rPr>
          <w:lang w:val="en-GB"/>
        </w:rPr>
      </w:pPr>
      <w:r w:rsidRPr="00617BCB">
        <w:rPr>
          <w:lang w:val="en-GB"/>
        </w:rPr>
        <w:t xml:space="preserve">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proofErr w:type="spellStart"/>
            <w:r w:rsidRPr="00617BCB">
              <w:rPr>
                <w:color w:val="auto"/>
                <w:lang w:val="en-GB"/>
              </w:rPr>
              <w:t>SparkFun</w:t>
            </w:r>
            <w:proofErr w:type="spellEnd"/>
            <w:r w:rsidRPr="00617BCB">
              <w:rPr>
                <w:color w:val="auto"/>
                <w:lang w:val="en-GB"/>
              </w:rPr>
              <w:t xml:space="preserve">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6575C197" w:rsidR="00D359E5" w:rsidRPr="00617BCB" w:rsidRDefault="00D359E5" w:rsidP="00D359E5">
      <w:pPr>
        <w:pStyle w:val="MDPI31text"/>
        <w:rPr>
          <w:lang w:val="en-GB"/>
        </w:rPr>
      </w:pPr>
      <w:r w:rsidRPr="00617BCB">
        <w:rPr>
          <w:lang w:val="en-GB"/>
        </w:rPr>
        <w:t xml:space="preserve"> </w:t>
      </w:r>
      <w:r w:rsidR="000219F6" w:rsidRPr="00617BCB">
        <w:rPr>
          <w:lang w:val="en-GB"/>
        </w:rPr>
        <w:t xml:space="preserve">In terms of the research studies that implemented load cells, </w:t>
      </w:r>
      <w:proofErr w:type="spellStart"/>
      <w:r w:rsidRPr="00617BCB">
        <w:rPr>
          <w:lang w:val="en-GB"/>
        </w:rPr>
        <w:t>Roh</w:t>
      </w:r>
      <w:proofErr w:type="spellEnd"/>
      <w:r w:rsidRPr="00617BCB">
        <w:rPr>
          <w:lang w:val="en-GB"/>
        </w:rPr>
        <w:t xml:space="preserve">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1FB9D384" w14:textId="696BE005" w:rsidR="00E32DAE" w:rsidRPr="00617BCB" w:rsidRDefault="00D359E5" w:rsidP="00E32DAE">
      <w:pPr>
        <w:pStyle w:val="MDPI31text"/>
        <w:rPr>
          <w:lang w:val="en-GB"/>
        </w:rPr>
      </w:pPr>
      <w:r w:rsidRPr="00617BCB">
        <w:rPr>
          <w:lang w:val="en-GB"/>
        </w:rPr>
        <w:t xml:space="preserve">A flex sensor, also known as a bend sensor, works by measuring the degree of displacement resulting from the bending action being applied to the sensor </w:t>
      </w:r>
      <w:r w:rsidRPr="00617BCB">
        <w:rPr>
          <w:lang w:val="en-GB"/>
        </w:rPr>
        <w:fldChar w:fldCharType="begin"/>
      </w:r>
      <w:r w:rsidR="00AD69B7">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Pr="00617BCB">
        <w:rPr>
          <w:lang w:val="en-GB"/>
        </w:rPr>
        <w:fldChar w:fldCharType="separate"/>
      </w:r>
      <w:r w:rsidR="00AD69B7" w:rsidRPr="00AD69B7">
        <w:t>[38]</w:t>
      </w:r>
      <w:r w:rsidRPr="00617BCB">
        <w:rPr>
          <w:lang w:val="en-GB"/>
        </w:rPr>
        <w:fldChar w:fldCharType="end"/>
      </w:r>
      <w:r w:rsidRPr="00617BCB">
        <w:rPr>
          <w:lang w:val="en-GB"/>
        </w:rPr>
        <w:t xml:space="preserve">. It was seen that the primary use of flex sensors in the classification of sitting postures is not a widely popular approach among numerous studies. </w:t>
      </w:r>
    </w:p>
    <w:p w14:paraId="599FA14A" w14:textId="53083CFB"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AD69B7">
        <w:rPr>
          <w:lang w:val="en-GB"/>
        </w:rPr>
        <w:instrText xml:space="preserve"> ADDIN ZOTERO_ITEM CSL_CITATION {"citationID":"yIgAyEHq","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AD69B7">
        <w:rPr>
          <w:lang w:val="en-GB"/>
        </w:rPr>
        <w:instrText xml:space="preserve"> ADDIN ZOTERO_ITEM CSL_CITATION {"citationID":"5tW320UG","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Pr="00617BCB" w:rsidRDefault="00D359E5" w:rsidP="00D359E5">
      <w:pPr>
        <w:pStyle w:val="MDPI31text"/>
        <w:rPr>
          <w:lang w:val="en-GB"/>
        </w:rPr>
      </w:pPr>
      <w:r w:rsidRPr="00617BCB">
        <w:rPr>
          <w:lang w:val="en-GB"/>
        </w:rPr>
        <w:t xml:space="preserve"> </w:t>
      </w:r>
    </w:p>
    <w:p w14:paraId="690C489A" w14:textId="729049B4" w:rsidR="00E52229" w:rsidRPr="00617BCB" w:rsidRDefault="00E10A1D" w:rsidP="00E10A1D">
      <w:pPr>
        <w:pStyle w:val="MDPI23heading3"/>
        <w:rPr>
          <w:lang w:val="en-GB"/>
        </w:rPr>
      </w:pPr>
      <w:r w:rsidRPr="00617BCB">
        <w:rPr>
          <w:lang w:val="en-GB"/>
        </w:rPr>
        <w:t xml:space="preserve">4.1.5 </w:t>
      </w:r>
      <w:r w:rsidR="00014839" w:rsidRPr="00617BCB">
        <w:rPr>
          <w:lang w:val="en-GB"/>
        </w:rPr>
        <w:t>Image</w:t>
      </w:r>
      <w:r w:rsidR="00196B58" w:rsidRPr="00617BCB">
        <w:rPr>
          <w:lang w:val="en-GB"/>
        </w:rPr>
        <w:t xml:space="preserve"> Sensors</w:t>
      </w:r>
    </w:p>
    <w:p w14:paraId="7F93B400" w14:textId="389A797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w:t>
      </w:r>
      <w:proofErr w:type="spellStart"/>
      <w:r w:rsidR="00830B48" w:rsidRPr="00617BCB">
        <w:rPr>
          <w:color w:val="auto"/>
          <w:lang w:val="en-GB"/>
        </w:rPr>
        <w:t>OpenPose</w:t>
      </w:r>
      <w:proofErr w:type="spellEnd"/>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w:t>
      </w:r>
      <w:r w:rsidR="00960180" w:rsidRPr="00617BCB">
        <w:rPr>
          <w:color w:val="auto"/>
          <w:lang w:val="en-GB"/>
        </w:rPr>
        <w:t>analyse</w:t>
      </w:r>
      <w:r w:rsidR="00B53FF9" w:rsidRPr="00617BCB">
        <w:rPr>
          <w:color w:val="auto"/>
          <w:lang w:val="en-GB"/>
        </w:rPr>
        <w:t xml:space="preserv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w:t>
      </w:r>
      <w:r w:rsidR="00653748" w:rsidRPr="00617BCB">
        <w:rPr>
          <w:lang w:val="en-GB"/>
        </w:rPr>
        <w:lastRenderedPageBreak/>
        <w:t xml:space="preserve">camera. </w:t>
      </w:r>
      <w:r w:rsidR="004C32C6" w:rsidRPr="00617BCB">
        <w:rPr>
          <w:lang w:val="en-GB"/>
        </w:rPr>
        <w:t>With the utilization of the</w:t>
      </w:r>
      <w:r w:rsidR="00653748" w:rsidRPr="00617BCB">
        <w:rPr>
          <w:lang w:val="en-GB"/>
        </w:rPr>
        <w:t xml:space="preserve"> </w:t>
      </w:r>
      <w:proofErr w:type="spellStart"/>
      <w:r w:rsidR="00653748" w:rsidRPr="00617BCB">
        <w:rPr>
          <w:lang w:val="en-GB"/>
        </w:rPr>
        <w:t>OpenPose</w:t>
      </w:r>
      <w:proofErr w:type="spellEnd"/>
      <w:r w:rsidR="00653748" w:rsidRPr="00617BCB">
        <w:rPr>
          <w:lang w:val="en-GB"/>
        </w:rPr>
        <w:t xml:space="preserv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t xml:space="preserve">4.2 </w:t>
      </w:r>
      <w:r w:rsidR="00AF40AD" w:rsidRPr="00617BCB">
        <w:rPr>
          <w:noProof w:val="0"/>
          <w:lang w:val="en-GB"/>
        </w:rPr>
        <w:t>Pressure Sensors Placement Strategy</w:t>
      </w:r>
    </w:p>
    <w:p w14:paraId="23ACC4FD" w14:textId="45492614" w:rsidR="00AF40AD" w:rsidRPr="00951688" w:rsidRDefault="00951688" w:rsidP="00951688">
      <w:pPr>
        <w:pStyle w:val="MDPI31text"/>
        <w:rPr>
          <w:lang w:val="en-GB"/>
        </w:rPr>
      </w:pPr>
      <w:r>
        <w:rPr>
          <w:lang w:val="en-GB"/>
        </w:rPr>
        <w:t>Across the research studies found, it was seen that</w:t>
      </w:r>
      <w:r w:rsidR="00AF40AD" w:rsidRPr="00617BCB">
        <w:rPr>
          <w:lang w:val="en-GB"/>
        </w:rPr>
        <w:t xml:space="preserve"> are two main approaches being employed in the placement of </w:t>
      </w:r>
      <w:r>
        <w:rPr>
          <w:lang w:val="en-GB"/>
        </w:rPr>
        <w:t>pressure</w:t>
      </w:r>
      <w:r w:rsidR="00AF40AD" w:rsidRPr="00617BCB">
        <w:rPr>
          <w:lang w:val="en-GB"/>
        </w:rPr>
        <w:t xml:space="preserve"> sensors among smart sensing chairs systems which are dense sensor configuration and a sparse sensor configuration</w:t>
      </w:r>
      <w:r w:rsidR="005C2D55">
        <w:rPr>
          <w:lang w:val="en-GB"/>
        </w:rPr>
        <w:t xml:space="preserve"> as describe by Ma e</w:t>
      </w:r>
      <w:r w:rsidR="00396DED">
        <w:rPr>
          <w:lang w:val="en-GB"/>
        </w:rPr>
        <w:t>t</w:t>
      </w:r>
      <w:r w:rsidR="005C2D55">
        <w:rPr>
          <w:lang w:val="en-GB"/>
        </w:rPr>
        <w:t xml:space="preserve"> al. </w:t>
      </w:r>
      <w:r w:rsidR="005C2D55" w:rsidRPr="00617BCB">
        <w:rPr>
          <w:lang w:val="en-GB"/>
        </w:rPr>
        <w:fldChar w:fldCharType="begin"/>
      </w:r>
      <w:r w:rsidR="005C2D55">
        <w:rPr>
          <w:lang w:val="en-GB"/>
        </w:rPr>
        <w:instrText xml:space="preserve"> ADDIN ZOTERO_ITEM CSL_CITATION {"citationID":"THpGOPt2","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17BCB">
        <w:rPr>
          <w:lang w:val="en-GB"/>
        </w:rPr>
        <w:fldChar w:fldCharType="separate"/>
      </w:r>
      <w:r w:rsidR="005C2D55" w:rsidRPr="00AD69B7">
        <w:t>[41]</w:t>
      </w:r>
      <w:r w:rsidR="005C2D55" w:rsidRPr="00617BCB">
        <w:rPr>
          <w:lang w:val="en-GB"/>
        </w:rPr>
        <w:fldChar w:fldCharType="end"/>
      </w:r>
      <w:r w:rsidR="00AF40AD" w:rsidRPr="00617BCB">
        <w:rPr>
          <w:lang w:val="en-GB"/>
        </w:rPr>
        <w:t xml:space="preserve">. A dense sensor </w:t>
      </w:r>
      <w:r w:rsidR="005C2D55">
        <w:rPr>
          <w:lang w:val="en-GB"/>
        </w:rPr>
        <w:t>configuration</w:t>
      </w:r>
      <w:r w:rsidR="00AF40AD" w:rsidRPr="00617BCB">
        <w:rPr>
          <w:lang w:val="en-GB"/>
        </w:rPr>
        <w:t xml:space="preserve"> </w:t>
      </w:r>
      <w:r w:rsidR="00C64914" w:rsidRPr="00617BCB">
        <w:rPr>
          <w:lang w:val="en-GB"/>
        </w:rPr>
        <w:t>involves us</w:t>
      </w:r>
      <w:r w:rsidR="005C2D55">
        <w:rPr>
          <w:lang w:val="en-GB"/>
        </w:rPr>
        <w:t xml:space="preserve">ing </w:t>
      </w:r>
      <w:r w:rsidR="00AF40AD" w:rsidRPr="00617BCB">
        <w:rPr>
          <w:lang w:val="en-GB"/>
        </w:rPr>
        <w:t xml:space="preserve">a flexible </w:t>
      </w:r>
      <w:r w:rsidR="005C2D55">
        <w:rPr>
          <w:lang w:val="en-GB"/>
        </w:rPr>
        <w:t>sensor</w:t>
      </w:r>
      <w:r w:rsidR="0095068A">
        <w:rPr>
          <w:lang w:val="en-GB"/>
        </w:rPr>
        <w:t xml:space="preserve"> array</w:t>
      </w:r>
      <w:r w:rsidR="005C2D55">
        <w:rPr>
          <w:lang w:val="en-GB"/>
        </w:rPr>
        <w:t xml:space="preserve"> </w:t>
      </w:r>
      <w:r w:rsidR="00AF40AD" w:rsidRPr="00617BCB">
        <w:rPr>
          <w:lang w:val="en-GB"/>
        </w:rPr>
        <w:t>mat contai</w:t>
      </w:r>
      <w:r w:rsidR="0095068A">
        <w:rPr>
          <w:lang w:val="en-GB"/>
        </w:rPr>
        <w:t>ning</w:t>
      </w:r>
      <w:r w:rsidR="00AF40AD" w:rsidRPr="00617BCB">
        <w:rPr>
          <w:lang w:val="en-GB"/>
        </w:rPr>
        <w:t xml:space="preserve"> multiple pressure sensors</w:t>
      </w:r>
      <w:r w:rsidR="005C2D55">
        <w:rPr>
          <w:lang w:val="en-GB"/>
        </w:rPr>
        <w:t xml:space="preserve"> units </w:t>
      </w:r>
      <w:r w:rsidR="00AF40AD" w:rsidRPr="00617BCB">
        <w:rPr>
          <w:lang w:val="en-GB"/>
        </w:rPr>
        <w:t xml:space="preserve">are interconnected together. On the other hand, a sparse sensor </w:t>
      </w:r>
      <w:r w:rsidR="005C2D55">
        <w:rPr>
          <w:lang w:val="en-GB"/>
        </w:rPr>
        <w:t>configuration</w:t>
      </w:r>
      <w:r w:rsidR="00AF40AD" w:rsidRPr="00617BCB">
        <w:rPr>
          <w:lang w:val="en-GB"/>
        </w:rPr>
        <w:t xml:space="preserve"> goes </w:t>
      </w:r>
      <w:r w:rsidR="0095068A">
        <w:rPr>
          <w:lang w:val="en-GB"/>
        </w:rPr>
        <w:t xml:space="preserve">on the idea </w:t>
      </w:r>
      <w:r w:rsidR="00AF40AD" w:rsidRPr="00617BCB">
        <w:rPr>
          <w:lang w:val="en-GB"/>
        </w:rPr>
        <w:t xml:space="preserve">of having several individual pressure sensors placed at strategic point around the chair. </w:t>
      </w:r>
    </w:p>
    <w:p w14:paraId="360DD5CF" w14:textId="77777777" w:rsidR="00AF40AD" w:rsidRPr="00617BCB" w:rsidRDefault="00AF40AD" w:rsidP="00AF40AD">
      <w:pPr>
        <w:pStyle w:val="MDPI31text"/>
        <w:rPr>
          <w:lang w:val="en-GB"/>
        </w:rPr>
      </w:pPr>
    </w:p>
    <w:p w14:paraId="36B8D03D" w14:textId="13DFCB19" w:rsidR="00EC0F93" w:rsidRDefault="00BE3980" w:rsidP="00E97CA0">
      <w:pPr>
        <w:pStyle w:val="MDPI23heading3"/>
        <w:rPr>
          <w:lang w:val="en-GB"/>
        </w:rPr>
      </w:pPr>
      <w:r w:rsidRPr="00617BCB">
        <w:rPr>
          <w:lang w:val="en-GB"/>
        </w:rPr>
        <w:t xml:space="preserve">4.2.1 </w:t>
      </w:r>
      <w:r w:rsidR="00AF40AD" w:rsidRPr="00617BCB">
        <w:rPr>
          <w:lang w:val="en-GB"/>
        </w:rPr>
        <w:t>Dense Sensor Arra</w:t>
      </w:r>
      <w:r w:rsidR="00E97CA0">
        <w:rPr>
          <w:lang w:val="en-GB"/>
        </w:rPr>
        <w:t>y</w:t>
      </w:r>
    </w:p>
    <w:p w14:paraId="784022DC" w14:textId="4B731F63" w:rsidR="00BA497A" w:rsidRDefault="00E97CA0" w:rsidP="00197BEE">
      <w:pPr>
        <w:pStyle w:val="MDPI31text"/>
        <w:rPr>
          <w:lang w:val="en-GB"/>
        </w:rPr>
      </w:pPr>
      <w:r>
        <w:rPr>
          <w:lang w:val="en-GB"/>
        </w:rPr>
        <w:t xml:space="preserve">This configuration can also be used with textile pressure sensors. </w:t>
      </w:r>
      <w:r w:rsidR="00AF40AD" w:rsidRPr="00617BCB">
        <w:rPr>
          <w:lang w:val="en-GB"/>
        </w:rPr>
        <w:t xml:space="preserve">Xu et al, </w:t>
      </w:r>
      <w:r w:rsidR="00AF40AD"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17BCB">
        <w:rPr>
          <w:lang w:val="en-GB"/>
        </w:rPr>
        <w:fldChar w:fldCharType="separate"/>
      </w:r>
      <w:r w:rsidR="00AD69B7" w:rsidRPr="00AD69B7">
        <w:t>[34]</w:t>
      </w:r>
      <w:r w:rsidR="00AF40AD" w:rsidRPr="00617BCB">
        <w:rPr>
          <w:lang w:val="en-GB"/>
        </w:rPr>
        <w:fldChar w:fldCharType="end"/>
      </w:r>
      <w:r w:rsidR="00AF40AD" w:rsidRPr="00617BCB">
        <w:rPr>
          <w:lang w:val="en-GB"/>
        </w:rPr>
        <w:t xml:space="preserve"> used a textile pressure sensor array along with a dynamic time wrapping based algorithm to classify 7 sitting postures with 85.90 accuracy. Huang et al., 2017 </w:t>
      </w:r>
      <w:r w:rsidR="00AF40AD" w:rsidRPr="00617BCB">
        <w:rPr>
          <w:lang w:val="en-GB"/>
        </w:rPr>
        <w:fldChar w:fldCharType="begin"/>
      </w:r>
      <w:r w:rsidR="00AD69B7">
        <w:rPr>
          <w:lang w:val="en-GB"/>
        </w:rPr>
        <w:instrText xml:space="preserve"> ADDIN ZOTERO_ITEM CSL_CITATION {"citationID":"gb41VxpW","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17BCB">
        <w:rPr>
          <w:lang w:val="en-GB"/>
        </w:rPr>
        <w:fldChar w:fldCharType="separate"/>
      </w:r>
      <w:r w:rsidR="00AD69B7" w:rsidRPr="00AD69B7">
        <w:t>[42]</w:t>
      </w:r>
      <w:r w:rsidR="00AF40AD" w:rsidRPr="00617BCB">
        <w:rPr>
          <w:lang w:val="en-GB"/>
        </w:rPr>
        <w:fldChar w:fldCharType="end"/>
      </w:r>
      <w:r w:rsidR="00AF40AD" w:rsidRPr="00617BCB">
        <w:rPr>
          <w:lang w:val="en-GB"/>
        </w:rPr>
        <w:t xml:space="preserve"> used a 52x44 Piezo-Resistive Sensor Array which was placed on the bottom seating. Using the ANN classifier, they were able to achieve a classification accuracy of 92.2%. Kim et al., 2018 </w:t>
      </w:r>
      <w:r w:rsidR="00AF40AD"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17BCB">
        <w:rPr>
          <w:lang w:val="en-GB"/>
        </w:rPr>
        <w:fldChar w:fldCharType="separate"/>
      </w:r>
      <w:r w:rsidR="00AD69B7" w:rsidRPr="00AD69B7">
        <w:t>[33]</w:t>
      </w:r>
      <w:r w:rsidR="00AF40AD" w:rsidRPr="00617BCB">
        <w:rPr>
          <w:lang w:val="en-GB"/>
        </w:rPr>
        <w:fldChar w:fldCharType="end"/>
      </w:r>
      <w:r w:rsidR="00AF40AD" w:rsidRPr="00617BCB">
        <w:rPr>
          <w:lang w:val="en-GB"/>
        </w:rPr>
        <w:t xml:space="preserve"> developed a washable fabric-based sensor array. Even after one thousand independent washes, the capacitance reading from textile sensors array had not deteriorated. Kim et al. </w:t>
      </w:r>
      <w:r w:rsidR="00AF40AD" w:rsidRPr="00617BCB">
        <w:rPr>
          <w:lang w:val="en-GB"/>
        </w:rPr>
        <w:fldChar w:fldCharType="begin"/>
      </w:r>
      <w:r w:rsidR="00AD69B7">
        <w:rPr>
          <w:lang w:val="en-GB"/>
        </w:rPr>
        <w:instrText xml:space="preserve"> ADDIN ZOTERO_ITEM CSL_CITATION {"citationID":"l3tYwQ5a","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17BCB">
        <w:rPr>
          <w:lang w:val="en-GB"/>
        </w:rPr>
        <w:fldChar w:fldCharType="separate"/>
      </w:r>
      <w:r w:rsidR="00AD69B7" w:rsidRPr="00AD69B7">
        <w:t>[43]</w:t>
      </w:r>
      <w:r w:rsidR="00AF40AD" w:rsidRPr="00617BCB">
        <w:rPr>
          <w:lang w:val="en-GB"/>
        </w:rPr>
        <w:fldChar w:fldCharType="end"/>
      </w:r>
      <w:r w:rsidR="00AF40AD" w:rsidRPr="00617BCB">
        <w:rPr>
          <w:lang w:val="en-GB"/>
        </w:rPr>
        <w:t xml:space="preserve"> achieved a 95.30% accuracy using 8x8 pressure array and a CNN classifier to classify 5 sitting postures among children. Similarly, Cai et al. </w:t>
      </w:r>
      <w:r w:rsidR="00AF40AD" w:rsidRPr="00617BCB">
        <w:rPr>
          <w:lang w:val="en-GB"/>
        </w:rPr>
        <w:fldChar w:fldCharType="begin"/>
      </w:r>
      <w:r w:rsidR="00AD69B7">
        <w:rPr>
          <w:lang w:val="en-GB"/>
        </w:rPr>
        <w:instrText xml:space="preserve"> ADDIN ZOTERO_ITEM CSL_CITATION {"citationID":"9bzs1587","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17BCB">
        <w:rPr>
          <w:lang w:val="en-GB"/>
        </w:rPr>
        <w:fldChar w:fldCharType="separate"/>
      </w:r>
      <w:r w:rsidR="00AD69B7" w:rsidRPr="00AD69B7">
        <w:t>[44]</w:t>
      </w:r>
      <w:r w:rsidR="00AF40AD" w:rsidRPr="00617BCB">
        <w:rPr>
          <w:lang w:val="en-GB"/>
        </w:rPr>
        <w:fldChar w:fldCharType="end"/>
      </w:r>
      <w:r w:rsidR="00AF40AD" w:rsidRPr="00617BCB">
        <w:rPr>
          <w:lang w:val="en-GB"/>
        </w:rPr>
        <w:t xml:space="preserve"> utilized a flexible pressure sensor array (400mm x 400mm) placed on the bottom seat cushion to recognize 6 different sitting postures. Ran et al. </w:t>
      </w:r>
      <w:r w:rsidR="00AF40AD" w:rsidRPr="00617BCB">
        <w:rPr>
          <w:lang w:val="en-GB"/>
        </w:rPr>
        <w:fldChar w:fldCharType="begin"/>
      </w:r>
      <w:r w:rsidR="00AD69B7">
        <w:rPr>
          <w:lang w:val="en-GB"/>
        </w:rPr>
        <w:instrText xml:space="preserve"> ADDIN ZOTERO_ITEM CSL_CITATION {"citationID":"g6XQK4ny","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17BCB">
        <w:rPr>
          <w:lang w:val="en-GB"/>
        </w:rPr>
        <w:fldChar w:fldCharType="separate"/>
      </w:r>
      <w:r w:rsidR="00AD69B7" w:rsidRPr="00AD69B7">
        <w:t>[45]</w:t>
      </w:r>
      <w:r w:rsidR="00AF40AD" w:rsidRPr="00617BCB">
        <w:rPr>
          <w:lang w:val="en-GB"/>
        </w:rPr>
        <w:fldChar w:fldCharType="end"/>
      </w:r>
      <w:r w:rsidR="00AF40AD" w:rsidRPr="00617BCB">
        <w:rPr>
          <w:lang w:val="en-GB"/>
        </w:rPr>
        <w:t xml:space="preserve"> installed a 11 × 13 Pressure Sensor Array (IMM00014, I-MOTION) which communicated with a Raspberry PI computer which achieve a 96.22% classification accuracy using a 5-layer ANN classifier</w:t>
      </w:r>
      <w:r w:rsidR="00A50BE6">
        <w:rPr>
          <w:lang w:val="en-GB"/>
        </w:rPr>
        <w:t xml:space="preserve"> as shown in Figure 6a</w:t>
      </w:r>
      <w:r w:rsidR="00AF40AD" w:rsidRPr="00617BCB">
        <w:rPr>
          <w:lang w:val="en-GB"/>
        </w:rPr>
        <w:t xml:space="preserve">. Ahmad et al. </w:t>
      </w:r>
      <w:r w:rsidR="00AF40AD" w:rsidRPr="00617BCB">
        <w:rPr>
          <w:lang w:val="en-GB"/>
        </w:rPr>
        <w:fldChar w:fldCharType="begin"/>
      </w:r>
      <w:r w:rsidR="00AD69B7">
        <w:rPr>
          <w:lang w:val="en-GB"/>
        </w:rPr>
        <w:instrText xml:space="preserve"> ADDIN ZOTERO_ITEM CSL_CITATION {"citationID":"vBduqYIj","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17BCB">
        <w:rPr>
          <w:lang w:val="en-GB"/>
        </w:rPr>
        <w:fldChar w:fldCharType="separate"/>
      </w:r>
      <w:r w:rsidR="00AD69B7" w:rsidRPr="00AD69B7">
        <w:t>[46]</w:t>
      </w:r>
      <w:r w:rsidR="00AF40AD" w:rsidRPr="00617BCB">
        <w:rPr>
          <w:lang w:val="en-GB"/>
        </w:rPr>
        <w:fldChar w:fldCharType="end"/>
      </w:r>
      <w:r w:rsidR="00AF40AD" w:rsidRPr="00617BCB">
        <w:rPr>
          <w:lang w:val="en-GB"/>
        </w:rPr>
        <w:t xml:space="preserve"> embedded a 16 screen pressure sensor array, also using a raspberry pi for sitting classification which obtained an high accuracy of 99.03% using </w:t>
      </w:r>
      <w:proofErr w:type="spellStart"/>
      <w:r w:rsidR="00AF40AD" w:rsidRPr="00617BCB">
        <w:rPr>
          <w:lang w:val="en-GB"/>
        </w:rPr>
        <w:t>LightGBM</w:t>
      </w:r>
      <w:proofErr w:type="spellEnd"/>
      <w:r w:rsidR="00AF40AD" w:rsidRPr="00617BCB">
        <w:rPr>
          <w:lang w:val="en-GB"/>
        </w:rPr>
        <w:t xml:space="preserve"> machine learning algorithm</w:t>
      </w:r>
      <w:r w:rsidR="000A08BB">
        <w:rPr>
          <w:lang w:val="en-GB"/>
        </w:rPr>
        <w:t xml:space="preserve"> shown in </w:t>
      </w:r>
      <w:r w:rsidR="001B207B">
        <w:rPr>
          <w:lang w:val="en-GB"/>
        </w:rPr>
        <w:t>Figure 6c</w:t>
      </w:r>
      <w:r w:rsidR="00AF40AD" w:rsidRPr="00617BCB">
        <w:rPr>
          <w:lang w:val="en-GB"/>
        </w:rPr>
        <w:t xml:space="preserve">. Wang et al. </w:t>
      </w:r>
      <w:r w:rsidR="00AF40AD" w:rsidRPr="00617BCB">
        <w:rPr>
          <w:lang w:val="en-GB"/>
        </w:rPr>
        <w:fldChar w:fldCharType="begin"/>
      </w:r>
      <w:r w:rsidR="00AD69B7">
        <w:rPr>
          <w:lang w:val="en-GB"/>
        </w:rPr>
        <w:instrText xml:space="preserve"> ADDIN ZOTERO_ITEM CSL_CITATION {"citationID":"rPjymtlO","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17BCB">
        <w:rPr>
          <w:lang w:val="en-GB"/>
        </w:rPr>
        <w:fldChar w:fldCharType="separate"/>
      </w:r>
      <w:r w:rsidR="00AD69B7" w:rsidRPr="00AD69B7">
        <w:t>[47]</w:t>
      </w:r>
      <w:r w:rsidR="00AF40AD" w:rsidRPr="00617BCB">
        <w:rPr>
          <w:lang w:val="en-GB"/>
        </w:rPr>
        <w:fldChar w:fldCharType="end"/>
      </w:r>
      <w:r w:rsidR="00AF40AD" w:rsidRPr="00617BCB">
        <w:rPr>
          <w:lang w:val="en-GB"/>
        </w:rPr>
        <w:t xml:space="preserve"> developed 2 sets of interconnected sensor sheets which cover both backrest and the seating cushion of the smart sensing chair</w:t>
      </w:r>
      <w:r w:rsidR="000A08BB">
        <w:rPr>
          <w:lang w:val="en-GB"/>
        </w:rPr>
        <w:t xml:space="preserve"> seen in Figure 6b</w:t>
      </w:r>
      <w:r w:rsidR="00AF40AD" w:rsidRPr="00617BCB">
        <w:rPr>
          <w:lang w:val="en-GB"/>
        </w:rPr>
        <w:t xml:space="preserve">. Using the SNN classifier, their proposed system could distinguish 15 different sitting postures with an accuracy of 88.52%, which is among the highest number of postures being classified. Fan et al. </w:t>
      </w:r>
      <w:r w:rsidR="00AF40AD" w:rsidRPr="00617BCB">
        <w:rPr>
          <w:lang w:val="en-GB"/>
        </w:rPr>
        <w:fldChar w:fldCharType="begin"/>
      </w:r>
      <w:r w:rsidR="00AD69B7">
        <w:rPr>
          <w:lang w:val="en-GB"/>
        </w:rPr>
        <w:instrText xml:space="preserve"> ADDIN ZOTERO_ITEM CSL_CITATION {"citationID":"Lsu2glnm","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17BCB">
        <w:rPr>
          <w:lang w:val="en-GB"/>
        </w:rPr>
        <w:fldChar w:fldCharType="separate"/>
      </w:r>
      <w:r w:rsidR="00AD69B7" w:rsidRPr="00AD69B7">
        <w:t>[48]</w:t>
      </w:r>
      <w:r w:rsidR="00AF40AD" w:rsidRPr="00617BCB">
        <w:rPr>
          <w:lang w:val="en-GB"/>
        </w:rPr>
        <w:fldChar w:fldCharType="end"/>
      </w:r>
      <w:r w:rsidR="00AF40AD" w:rsidRPr="00617BCB">
        <w:rPr>
          <w:lang w:val="en-GB"/>
        </w:rPr>
        <w:t xml:space="preserve"> also implemented a similar system that analyses the hip pressure, which subsequently achieved an accuracy of 99.82 using CNN.</w:t>
      </w:r>
      <w:r w:rsidR="00396DED">
        <w:rPr>
          <w:lang w:val="en-GB"/>
        </w:rPr>
        <w:t xml:space="preserve"> Table 6</w:t>
      </w:r>
      <w:r w:rsidR="00683154">
        <w:rPr>
          <w:lang w:val="en-GB"/>
        </w:rPr>
        <w:t xml:space="preserve"> below</w:t>
      </w:r>
      <w:r w:rsidR="00396DED">
        <w:rPr>
          <w:lang w:val="en-GB"/>
        </w:rPr>
        <w:t xml:space="preserve"> provides </w:t>
      </w:r>
      <w:r w:rsidR="0041500C">
        <w:rPr>
          <w:lang w:val="en-GB"/>
        </w:rPr>
        <w:t>the</w:t>
      </w:r>
      <w:r w:rsidR="00683154">
        <w:rPr>
          <w:lang w:val="en-GB"/>
        </w:rPr>
        <w:t xml:space="preserve"> list of studies that used sensor array modules.</w:t>
      </w:r>
    </w:p>
    <w:p w14:paraId="0D3C56B6" w14:textId="5ED73831" w:rsidR="00785699" w:rsidRDefault="00785699" w:rsidP="00785699">
      <w:pPr>
        <w:pStyle w:val="MDPI52figure"/>
        <w:rPr>
          <w:lang w:val="en-GB"/>
        </w:rPr>
      </w:pPr>
      <w:r>
        <w:rPr>
          <w:noProof/>
        </w:rPr>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72A83B91" w:rsidR="00785699" w:rsidRPr="00617BCB" w:rsidRDefault="00785699" w:rsidP="00785699">
      <w:pPr>
        <w:pStyle w:val="MDPI51figurecaption"/>
      </w:pPr>
      <w:r w:rsidRPr="00785699">
        <w:rPr>
          <w:b/>
          <w:bCs/>
        </w:rPr>
        <w:lastRenderedPageBreak/>
        <w:t xml:space="preserve">Figure </w:t>
      </w:r>
      <w:r w:rsidR="00A50BE6">
        <w:rPr>
          <w:b/>
          <w:bCs/>
        </w:rPr>
        <w:t>6</w:t>
      </w:r>
      <w:r w:rsidRPr="00785699">
        <w:t xml:space="preserve">. </w:t>
      </w:r>
      <w:r>
        <w:t xml:space="preserve">Some </w:t>
      </w:r>
      <w:r w:rsidR="00EB6EB2">
        <w:t>studies</w:t>
      </w:r>
      <w:r>
        <w:t xml:space="preserve"> implemented the use of dense sensor arrays</w:t>
      </w:r>
      <w:r w:rsidR="00EB6EB2">
        <w:t>.</w:t>
      </w:r>
      <w:r>
        <w:t xml:space="preserve"> </w:t>
      </w:r>
      <w:r w:rsidRPr="00785699">
        <w:rPr>
          <w:b/>
          <w:bCs/>
        </w:rPr>
        <w:t>(a)</w:t>
      </w:r>
      <w:r w:rsidR="00D54255">
        <w:t xml:space="preserve"> Pressure array cushion n with haptic feedback </w:t>
      </w:r>
      <w:r w:rsidR="00D54255">
        <w:fldChar w:fldCharType="begin"/>
      </w:r>
      <w:r w:rsidR="00D54255">
        <w:instrText xml:space="preserve"> ADDIN ZOTERO_ITEM CSL_CITATION {"citationID":"OUku47PT","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fldChar w:fldCharType="separate"/>
      </w:r>
      <w:r w:rsidR="00D54255" w:rsidRPr="00D54255">
        <w:t>[45]</w:t>
      </w:r>
      <w:r w:rsidR="00D54255">
        <w:fldChar w:fldCharType="end"/>
      </w:r>
      <w:r w:rsidRPr="00785699">
        <w:t xml:space="preserve"> </w:t>
      </w:r>
      <w:r w:rsidRPr="0063104E">
        <w:rPr>
          <w:b/>
          <w:bCs/>
        </w:rPr>
        <w:t>(</w:t>
      </w:r>
      <w:r w:rsidR="00D54255" w:rsidRPr="0063104E">
        <w:rPr>
          <w:b/>
          <w:bCs/>
        </w:rPr>
        <w:t>b</w:t>
      </w:r>
      <w:r w:rsidRPr="0063104E">
        <w:rPr>
          <w:b/>
          <w:bCs/>
        </w:rPr>
        <w:t>)</w:t>
      </w:r>
      <w:r w:rsidR="0063104E">
        <w:t xml:space="preserve"> </w:t>
      </w:r>
      <w:r w:rsidR="00EB6EB2">
        <w:t xml:space="preserve">Chair fitted with </w:t>
      </w:r>
      <w:r w:rsidR="00D4022C">
        <w:t xml:space="preserve">2 large pressure sensor array </w:t>
      </w:r>
      <w:r w:rsidR="0063104E">
        <w:t>modules</w:t>
      </w:r>
      <w:r w:rsidR="003203C3">
        <w:t xml:space="preserve"> placed on the seating cushion</w:t>
      </w:r>
      <w:r w:rsidR="0063104E">
        <w:t xml:space="preserve"> </w:t>
      </w:r>
      <w:r w:rsidR="0063104E">
        <w:fldChar w:fldCharType="begin"/>
      </w:r>
      <w:r w:rsidR="0063104E">
        <w:instrText xml:space="preserve"> ADDIN ZOTERO_ITEM CSL_CITATION {"citationID":"jTsuDDwN","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fldChar w:fldCharType="separate"/>
      </w:r>
      <w:r w:rsidR="0063104E" w:rsidRPr="0063104E">
        <w:t>[47]</w:t>
      </w:r>
      <w:r w:rsidR="0063104E">
        <w:fldChar w:fldCharType="end"/>
      </w:r>
      <w:r w:rsidRPr="00785699">
        <w:t xml:space="preserve">; </w:t>
      </w:r>
      <w:r w:rsidRPr="00FD0DE0">
        <w:rPr>
          <w:b/>
          <w:bCs/>
        </w:rPr>
        <w:t>(</w:t>
      </w:r>
      <w:r w:rsidR="00FD0DE0" w:rsidRPr="00FD0DE0">
        <w:rPr>
          <w:b/>
          <w:bCs/>
        </w:rPr>
        <w:t>c</w:t>
      </w:r>
      <w:r w:rsidRPr="00FD0DE0">
        <w:rPr>
          <w:b/>
          <w:bCs/>
        </w:rPr>
        <w:t>)</w:t>
      </w:r>
      <w:r w:rsidR="00FD0DE0">
        <w:t xml:space="preserve"> </w:t>
      </w:r>
      <w:r w:rsidR="003203C3">
        <w:t xml:space="preserve">Screen printed pressure sensor placed under the seating cushion </w:t>
      </w:r>
      <w:r w:rsidR="003203C3">
        <w:fldChar w:fldCharType="begin"/>
      </w:r>
      <w:r w:rsidR="003203C3">
        <w:instrText xml:space="preserve"> ADDIN ZOTERO_ITEM CSL_CITATION {"citationID":"eJsr4hOm","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fldChar w:fldCharType="separate"/>
      </w:r>
      <w:r w:rsidR="003203C3" w:rsidRPr="003203C3">
        <w:t>[46]</w:t>
      </w:r>
      <w:r w:rsidR="003203C3">
        <w:fldChar w:fldCharType="end"/>
      </w:r>
      <w:r w:rsidRPr="00785699">
        <w:t>.</w:t>
      </w:r>
    </w:p>
    <w:p w14:paraId="2B372680" w14:textId="0B40B141" w:rsidR="00AF40AD" w:rsidRPr="00617BCB" w:rsidRDefault="00AF40AD" w:rsidP="00AF40AD">
      <w:pPr>
        <w:pStyle w:val="MDPI41tablecaption"/>
        <w:rPr>
          <w:lang w:val="en-GB"/>
        </w:rPr>
      </w:pPr>
      <w:r w:rsidRPr="00617BCB">
        <w:rPr>
          <w:b/>
          <w:lang w:val="en-GB"/>
        </w:rPr>
        <w:t xml:space="preserve">Table </w:t>
      </w:r>
      <w:r w:rsidR="00396DED">
        <w:rPr>
          <w:b/>
          <w:lang w:val="en-GB"/>
        </w:rPr>
        <w:t>5</w:t>
      </w:r>
      <w:r w:rsidRPr="00617BCB">
        <w:rPr>
          <w:b/>
          <w:lang w:val="en-GB"/>
        </w:rPr>
        <w:t>.</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30AD6599"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AD69B7">
              <w:rPr>
                <w:lang w:val="en-GB"/>
              </w:rPr>
              <w:instrText xml:space="preserve"> ADDIN ZOTERO_ITEM CSL_CITATION {"citationID":"E3JeuHRS","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AD69B7" w:rsidRPr="00AD69B7">
              <w:t>[42]</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37B612E5"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AD69B7">
              <w:rPr>
                <w:lang w:val="en-GB"/>
              </w:rPr>
              <w:instrText xml:space="preserve"> ADDIN ZOTERO_ITEM CSL_CITATION {"citationID":"SRgAzMXS","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AD69B7" w:rsidRPr="00AD69B7">
              <w:t>[43]</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253651E7"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AD69B7">
              <w:rPr>
                <w:lang w:val="en-GB"/>
              </w:rPr>
              <w:instrText xml:space="preserve"> ADDIN ZOTERO_ITEM CSL_CITATION {"citationID":"BNnUMXYr","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DC08B6C"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AD69B7">
              <w:rPr>
                <w:lang w:val="en-GB"/>
              </w:rPr>
              <w:instrText xml:space="preserve"> ADDIN ZOTERO_ITEM CSL_CITATION {"citationID":"dWLOO0lR","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45]</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32B4888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AD69B7">
              <w:rPr>
                <w:lang w:val="en-GB"/>
              </w:rPr>
              <w:instrText xml:space="preserve"> ADDIN ZOTERO_ITEM CSL_CITATION {"citationID":"bUMa0g88","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AD69B7" w:rsidRPr="00AD69B7">
              <w:t>[46]</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4E28F31D"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AD69B7">
              <w:rPr>
                <w:lang w:val="en-GB"/>
              </w:rPr>
              <w:instrText xml:space="preserve"> ADDIN ZOTERO_ITEM CSL_CITATION {"citationID":"MJaKl07D","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3A2E7FA"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AD69B7">
              <w:rPr>
                <w:lang w:val="en-GB"/>
              </w:rPr>
              <w:instrText xml:space="preserve"> ADDIN ZOTERO_ITEM CSL_CITATION {"citationID":"5zplmuNL","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AD69B7" w:rsidRPr="00AD69B7">
              <w:t>[48]</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17BCB" w:rsidRDefault="00BE3980" w:rsidP="00BE3980">
      <w:pPr>
        <w:pStyle w:val="MDPI23heading3"/>
        <w:rPr>
          <w:lang w:val="en-GB"/>
        </w:rPr>
      </w:pPr>
      <w:r w:rsidRPr="00617BCB">
        <w:rPr>
          <w:lang w:val="en-GB"/>
        </w:rPr>
        <w:t xml:space="preserve">4.2.2 </w:t>
      </w:r>
      <w:r w:rsidR="00AF40AD" w:rsidRPr="00617BCB">
        <w:rPr>
          <w:lang w:val="en-GB"/>
        </w:rPr>
        <w:t xml:space="preserve">Sparse Sensor </w:t>
      </w:r>
      <w:r w:rsidR="00396DED">
        <w:rPr>
          <w:lang w:val="en-GB"/>
        </w:rPr>
        <w:t>Configuration</w:t>
      </w:r>
    </w:p>
    <w:p w14:paraId="3C0DD942" w14:textId="2F22EE63" w:rsidR="00AF40AD" w:rsidRPr="00617BCB" w:rsidRDefault="00081DFF" w:rsidP="00AF40AD">
      <w:pPr>
        <w:pStyle w:val="MDPI31text"/>
        <w:rPr>
          <w:lang w:val="en-GB"/>
        </w:rPr>
      </w:pPr>
      <w:r>
        <w:rPr>
          <w:lang w:val="en-GB"/>
        </w:rPr>
        <w:t xml:space="preserve">This sensor configuration is </w:t>
      </w:r>
      <w:r w:rsidR="003E2D88">
        <w:rPr>
          <w:lang w:val="en-GB"/>
        </w:rPr>
        <w:t xml:space="preserve">looks to be a more popular option as more studies </w:t>
      </w:r>
      <w:r w:rsidR="00C46D56">
        <w:rPr>
          <w:lang w:val="en-GB"/>
        </w:rPr>
        <w:t>implemented this setup compared to its counterpart.</w:t>
      </w:r>
      <w:r>
        <w:rPr>
          <w:lang w:val="en-GB"/>
        </w:rPr>
        <w:t xml:space="preserve"> </w:t>
      </w:r>
      <w:r w:rsidR="00396DED">
        <w:rPr>
          <w:lang w:val="en-GB"/>
        </w:rPr>
        <w:t xml:space="preserve">The </w:t>
      </w:r>
      <w:r w:rsidR="00AF40AD" w:rsidRPr="00617BCB">
        <w:rPr>
          <w:lang w:val="en-GB"/>
        </w:rPr>
        <w:t xml:space="preserve">Mutlu et al. in 2007 </w:t>
      </w:r>
      <w:r w:rsidR="006D532E">
        <w:rPr>
          <w:lang w:val="en-GB"/>
        </w:rPr>
        <w:fldChar w:fldCharType="begin"/>
      </w:r>
      <w:r w:rsidR="006D532E">
        <w:rPr>
          <w:lang w:val="en-GB"/>
        </w:rPr>
        <w:instrText xml:space="preserve"> ADDIN ZOTERO_ITEM CSL_CITATION {"citationID":"kOdF99Ky","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Pr>
          <w:lang w:val="en-GB"/>
        </w:rPr>
        <w:fldChar w:fldCharType="separate"/>
      </w:r>
      <w:r w:rsidR="006D532E" w:rsidRPr="006D532E">
        <w:t>[49]</w:t>
      </w:r>
      <w:r w:rsidR="006D532E">
        <w:rPr>
          <w:lang w:val="en-GB"/>
        </w:rPr>
        <w:fldChar w:fldCharType="end"/>
      </w:r>
      <w:r w:rsidR="00AF40AD" w:rsidRPr="00617BCB">
        <w:rPr>
          <w:lang w:val="en-GB"/>
        </w:rPr>
        <w:t xml:space="preserve"> integrated 19 different FSRs into the seating cushion and used the Simple Logistic Regression ML algorithm to achieve 78% accuracy in classifying 10 different postures. Tsai et al. </w:t>
      </w:r>
      <w:r w:rsidR="006D532E">
        <w:rPr>
          <w:lang w:val="en-GB"/>
        </w:rPr>
        <w:fldChar w:fldCharType="begin"/>
      </w:r>
      <w:r w:rsidR="00AD5893">
        <w:rPr>
          <w:lang w:val="en-GB"/>
        </w:rPr>
        <w:instrText xml:space="preserve"> ADDIN ZOTERO_ITEM CSL_CITATION {"citationID":"EltfGIyt","properties":{"formattedCitation":"[50]","plainCitation":"[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Pr>
          <w:lang w:val="en-GB"/>
        </w:rPr>
        <w:fldChar w:fldCharType="separate"/>
      </w:r>
      <w:r w:rsidR="00AD5893" w:rsidRPr="00AD5893">
        <w:t>[50]</w:t>
      </w:r>
      <w:r w:rsidR="006D532E">
        <w:rPr>
          <w:lang w:val="en-GB"/>
        </w:rPr>
        <w:fldChar w:fldCharType="end"/>
      </w:r>
      <w:r w:rsidR="00AF40AD" w:rsidRPr="00617BCB">
        <w:rPr>
          <w:lang w:val="en-GB"/>
        </w:rPr>
        <w:t xml:space="preserve"> used 13 pressure sensors to classify 10 sitting postures and was able to achieve an accuracy of 99.10% using the SVM ML algorithm. </w:t>
      </w:r>
      <w:proofErr w:type="spellStart"/>
      <w:r w:rsidR="00AF40AD" w:rsidRPr="00617BCB">
        <w:rPr>
          <w:lang w:val="en-GB"/>
        </w:rPr>
        <w:t>Aminosharieh</w:t>
      </w:r>
      <w:proofErr w:type="spellEnd"/>
      <w:r w:rsidR="00AF40AD" w:rsidRPr="00617BCB">
        <w:rPr>
          <w:lang w:val="en-GB"/>
        </w:rPr>
        <w:t xml:space="preserve"> Najafi et al. </w:t>
      </w:r>
      <w:r w:rsidR="006D532E">
        <w:rPr>
          <w:lang w:val="en-GB"/>
        </w:rPr>
        <w:fldChar w:fldCharType="begin"/>
      </w:r>
      <w:r w:rsidR="006D532E">
        <w:rPr>
          <w:lang w:val="en-GB"/>
        </w:rPr>
        <w:instrText xml:space="preserve"> ADDIN ZOTERO_ITEM CSL_CITATION {"citationID":"OLRgq3HZ","properties":{"formattedCitation":"[51]","plainCitation":"[5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Pr>
          <w:lang w:val="en-GB"/>
        </w:rPr>
        <w:fldChar w:fldCharType="separate"/>
      </w:r>
      <w:r w:rsidR="006D532E" w:rsidRPr="006D532E">
        <w:t>[51]</w:t>
      </w:r>
      <w:r w:rsidR="006D532E">
        <w:rPr>
          <w:lang w:val="en-GB"/>
        </w:rPr>
        <w:fldChar w:fldCharType="end"/>
      </w:r>
      <w:r w:rsidR="00AF40AD" w:rsidRPr="00617BCB">
        <w:rPr>
          <w:lang w:val="en-GB"/>
        </w:rPr>
        <w:t xml:space="preserve">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w:t>
      </w:r>
      <w:proofErr w:type="spellStart"/>
      <w:r w:rsidR="00AF40AD" w:rsidRPr="00617BCB">
        <w:rPr>
          <w:lang w:val="en-GB"/>
        </w:rPr>
        <w:t>Perejón</w:t>
      </w:r>
      <w:proofErr w:type="spellEnd"/>
      <w:r w:rsidR="00AF40AD" w:rsidRPr="00617BCB">
        <w:rPr>
          <w:lang w:val="en-GB"/>
        </w:rPr>
        <w:t xml:space="preserve"> et al. </w:t>
      </w:r>
      <w:r w:rsidR="00AF40AD" w:rsidRPr="00617BCB">
        <w:rPr>
          <w:lang w:val="en-GB"/>
        </w:rPr>
        <w:fldChar w:fldCharType="begin"/>
      </w:r>
      <w:r w:rsidR="006D532E">
        <w:rPr>
          <w:lang w:val="en-GB"/>
        </w:rPr>
        <w:instrText xml:space="preserve"> ADDIN ZOTERO_ITEM CSL_CITATION {"citationID":"CEdhkYZp","properties":{"formattedCitation":"[52]","plainCitation":"[5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17BCB">
        <w:rPr>
          <w:lang w:val="en-GB"/>
        </w:rPr>
        <w:fldChar w:fldCharType="separate"/>
      </w:r>
      <w:r w:rsidR="006D532E" w:rsidRPr="006D532E">
        <w:t>[52]</w:t>
      </w:r>
      <w:r w:rsidR="00AF40AD" w:rsidRPr="00617BCB">
        <w:rPr>
          <w:lang w:val="en-GB"/>
        </w:rPr>
        <w:fldChar w:fldCharType="end"/>
      </w:r>
      <w:r w:rsidR="00AF40AD" w:rsidRPr="00617BCB">
        <w:rPr>
          <w:lang w:val="en-GB"/>
        </w:rPr>
        <w:t xml:space="preserve"> added 6 sensors which was placed on the seating cushion and resulted in an 81.5% classification accuracy using SOM (ISOM-SPR) ML algorithm.</w:t>
      </w:r>
    </w:p>
    <w:p w14:paraId="7A548CF8" w14:textId="308A4A92" w:rsidR="00AF40AD" w:rsidRPr="00617BCB" w:rsidRDefault="00AF40AD" w:rsidP="00AF40AD">
      <w:pPr>
        <w:pStyle w:val="MDPI41tablecaption"/>
        <w:rPr>
          <w:lang w:val="en-GB"/>
        </w:rPr>
      </w:pPr>
      <w:r w:rsidRPr="00617BCB">
        <w:rPr>
          <w:b/>
          <w:lang w:val="en-GB"/>
        </w:rPr>
        <w:t xml:space="preserve">Table </w:t>
      </w:r>
      <w:r w:rsidR="00D15FC8">
        <w:rPr>
          <w:b/>
          <w:lang w:val="en-GB"/>
        </w:rPr>
        <w:t>6</w:t>
      </w:r>
      <w:r w:rsidRPr="00617BCB">
        <w:rPr>
          <w:b/>
          <w:lang w:val="en-GB"/>
        </w:rPr>
        <w:t>.</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4CFEDCC5"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6D532E">
              <w:rPr>
                <w:lang w:val="en-GB"/>
              </w:rPr>
              <w:instrText xml:space="preserve"> ADDIN ZOTERO_ITEM CSL_CITATION {"citationID":"nMgP6kS8","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6D532E" w:rsidRPr="006D532E">
              <w:t>[49]</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0094D69B"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6D532E">
              <w:rPr>
                <w:lang w:val="en-GB"/>
              </w:rPr>
              <w:instrText xml:space="preserve"> ADDIN ZOTERO_ITEM CSL_CITATION {"citationID":"JYWsaotW","properties":{"formattedCitation":"[53]","plainCitation":"[5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6D532E" w:rsidRPr="006D532E">
              <w:t>[53]</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59D866FD"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6D532E">
              <w:rPr>
                <w:lang w:val="en-GB"/>
              </w:rPr>
              <w:instrText xml:space="preserve"> ADDIN ZOTERO_ITEM CSL_CITATION {"citationID":"pxe0pT3g","properties":{"formattedCitation":"[51]","plainCitation":"[5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6D532E" w:rsidRPr="006D532E">
              <w:t>[51]</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1CEE39A9" w14:textId="77777777" w:rsidTr="00697308">
        <w:trPr>
          <w:trHeight w:val="305"/>
        </w:trPr>
        <w:tc>
          <w:tcPr>
            <w:tcW w:w="5721" w:type="dxa"/>
            <w:shd w:val="clear" w:color="auto" w:fill="auto"/>
            <w:vAlign w:val="center"/>
          </w:tcPr>
          <w:p w14:paraId="6B241035" w14:textId="2F3770EE" w:rsidR="00AF40AD" w:rsidRPr="00617BCB" w:rsidRDefault="00AF40AD" w:rsidP="00697308">
            <w:pPr>
              <w:pStyle w:val="MDPI42tablebody"/>
              <w:spacing w:line="240" w:lineRule="auto"/>
              <w:rPr>
                <w:lang w:val="en-GB"/>
              </w:rPr>
            </w:pPr>
            <w:r w:rsidRPr="00617BCB">
              <w:rPr>
                <w:lang w:val="en-GB"/>
              </w:rPr>
              <w:t xml:space="preserve">6 Flex Sensors </w:t>
            </w:r>
            <w:r w:rsidRPr="00617BCB">
              <w:rPr>
                <w:lang w:val="en-GB"/>
              </w:rPr>
              <w:fldChar w:fldCharType="begin"/>
            </w:r>
            <w:r w:rsidR="00AD69B7">
              <w:rPr>
                <w:lang w:val="en-GB"/>
              </w:rPr>
              <w:instrText xml:space="preserve"> ADDIN ZOTERO_ITEM CSL_CITATION {"citationID":"8mqIR0Tc","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p>
        </w:tc>
        <w:tc>
          <w:tcPr>
            <w:tcW w:w="998" w:type="dxa"/>
            <w:shd w:val="clear" w:color="auto" w:fill="auto"/>
          </w:tcPr>
          <w:p w14:paraId="618EAC2D" w14:textId="77777777" w:rsidR="00AF40AD" w:rsidRPr="00617BCB" w:rsidRDefault="00AF40AD" w:rsidP="00697308">
            <w:pPr>
              <w:pStyle w:val="MDPI42tablebody"/>
              <w:spacing w:line="240" w:lineRule="auto"/>
              <w:rPr>
                <w:lang w:val="en-GB"/>
              </w:rPr>
            </w:pPr>
            <w:r w:rsidRPr="00617BCB">
              <w:rPr>
                <w:lang w:val="en-GB"/>
              </w:rPr>
              <w:t>97.43%</w:t>
            </w:r>
          </w:p>
        </w:tc>
        <w:tc>
          <w:tcPr>
            <w:tcW w:w="1178" w:type="dxa"/>
          </w:tcPr>
          <w:p w14:paraId="39701BFB"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B1D13B7" w14:textId="77777777" w:rsidTr="00697308">
        <w:trPr>
          <w:trHeight w:val="305"/>
        </w:trPr>
        <w:tc>
          <w:tcPr>
            <w:tcW w:w="5721" w:type="dxa"/>
            <w:shd w:val="clear" w:color="auto" w:fill="auto"/>
            <w:vAlign w:val="center"/>
          </w:tcPr>
          <w:p w14:paraId="7A26DB30" w14:textId="5BAB37FE"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6D532E">
              <w:rPr>
                <w:lang w:val="en-GB"/>
              </w:rPr>
              <w:instrText xml:space="preserve"> ADDIN ZOTERO_ITEM CSL_CITATION {"citationID":"IhXEyMsA","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6D532E" w:rsidRPr="006D532E">
              <w:t>[54]</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4CCDE947"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6D532E">
              <w:rPr>
                <w:lang w:val="en-GB"/>
              </w:rPr>
              <w:instrText xml:space="preserve"> ADDIN ZOTERO_ITEM CSL_CITATION {"citationID":"A9fOCa3b","properties":{"formattedCitation":"[55]","plainCitation":"[5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6D532E" w:rsidRPr="006D532E">
              <w:t>[55]</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732CA774"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6D532E">
              <w:rPr>
                <w:lang w:val="en-GB"/>
              </w:rPr>
              <w:instrText xml:space="preserve"> ADDIN ZOTERO_ITEM CSL_CITATION {"citationID":"XbV3quPa","properties":{"formattedCitation":"[56]","plainCitation":"[5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6D532E" w:rsidRPr="006D532E">
              <w:t>[56]</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0AD0F528"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6D532E">
              <w:rPr>
                <w:lang w:val="en-GB"/>
              </w:rPr>
              <w:instrText xml:space="preserve"> ADDIN ZOTERO_ITEM CSL_CITATION {"citationID":"SQwUhxMr","properties":{"formattedCitation":"[57]","plainCitation":"[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6D532E" w:rsidRPr="006D532E">
              <w:t>[57]</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0220FB8F"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6D532E">
              <w:rPr>
                <w:lang w:val="en-GB"/>
              </w:rPr>
              <w:instrText xml:space="preserve"> ADDIN ZOTERO_ITEM CSL_CITATION {"citationID":"hLcTSbMd","properties":{"formattedCitation":"[50]","plainCitation":"[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6D532E" w:rsidRPr="006D532E">
              <w:t>[50]</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081E2146"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6D532E">
              <w:rPr>
                <w:lang w:val="en-GB"/>
              </w:rPr>
              <w:instrText xml:space="preserve"> ADDIN ZOTERO_ITEM CSL_CITATION {"citationID":"EPdh809h","properties":{"formattedCitation":"[52]","plainCitation":"[5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6D532E" w:rsidRPr="006D532E">
              <w:t>[52]</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5094699F"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AD69B7">
              <w:rPr>
                <w:lang w:val="en-GB"/>
              </w:rPr>
              <w:instrText xml:space="preserve"> ADDIN ZOTERO_ITEM CSL_CITATION {"citationID":"IWnMmPTj","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AD69B7" w:rsidRPr="00AD69B7">
              <w:t>[41]</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3CD95BAC"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AD69B7">
              <w:rPr>
                <w:lang w:val="en-GB"/>
              </w:rPr>
              <w:instrText xml:space="preserve"> ADDIN ZOTERO_ITEM CSL_CITATION {"citationID":"EMq2qBtM","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4493AED8"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AD69B7">
              <w:rPr>
                <w:lang w:val="en-GB"/>
              </w:rPr>
              <w:instrText xml:space="preserve"> ADDIN ZOTERO_ITEM CSL_CITATION {"citationID":"hQ7c4dGO","properties":{"formattedCitation":"[59]","plainCitation":"[59]","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59]</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34FA1510"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AD69B7">
              <w:rPr>
                <w:lang w:val="en-GB"/>
              </w:rPr>
              <w:instrText xml:space="preserve"> ADDIN ZOTERO_ITEM CSL_CITATION {"citationID":"MkL5FbQy","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0419557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AD69B7">
              <w:rPr>
                <w:lang w:val="en-GB"/>
              </w:rPr>
              <w:instrText xml:space="preserve"> ADDIN ZOTERO_ITEM CSL_CITATION {"citationID":"40sE9qpk","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AD69B7" w:rsidRPr="00AD69B7">
              <w:t>[60]</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70F34D1A"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AD69B7">
              <w:rPr>
                <w:lang w:val="en-GB"/>
              </w:rPr>
              <w:instrText xml:space="preserve"> ADDIN ZOTERO_ITEM CSL_CITATION {"citationID":"TZlooGw9","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AD69B7" w:rsidRPr="00AD69B7">
              <w:t>[61]</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5DE00F3B" w:rsidR="00AF40AD" w:rsidRPr="00617BCB" w:rsidRDefault="00AF40AD" w:rsidP="00697308">
            <w:pPr>
              <w:pStyle w:val="MDPI42tablebody"/>
              <w:spacing w:line="240" w:lineRule="auto"/>
              <w:rPr>
                <w:lang w:val="en-GB"/>
              </w:rPr>
            </w:pPr>
            <w:r w:rsidRPr="00617BCB">
              <w:rPr>
                <w:lang w:val="en-GB"/>
              </w:rPr>
              <w:lastRenderedPageBreak/>
              <w:t xml:space="preserve">9 E-Textile Pressure Sensor </w:t>
            </w:r>
            <w:r w:rsidRPr="00617BCB">
              <w:rPr>
                <w:lang w:val="en-GB"/>
              </w:rPr>
              <w:fldChar w:fldCharType="begin"/>
            </w:r>
            <w:r w:rsidR="00AD69B7">
              <w:rPr>
                <w:lang w:val="en-GB"/>
              </w:rPr>
              <w:instrText xml:space="preserve"> ADDIN ZOTERO_ITEM CSL_CITATION {"citationID":"KGWfZMUl","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6E0CE528"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AD69B7">
              <w:rPr>
                <w:lang w:val="en-GB"/>
              </w:rPr>
              <w:instrText xml:space="preserve"> ADDIN ZOTERO_ITEM CSL_CITATION {"citationID":"uLCCHXPs","properties":{"formattedCitation":"[63]","plainCitation":"[63]","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AD69B7" w:rsidRPr="00AD69B7">
              <w:t>[63]</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31BE46DD" w14:textId="77777777" w:rsidR="00841F78" w:rsidRPr="00617BCB" w:rsidRDefault="00841F78" w:rsidP="00841F78">
      <w:pPr>
        <w:pStyle w:val="MDPI22heading2"/>
        <w:rPr>
          <w:noProof w:val="0"/>
          <w:lang w:val="en-GB"/>
        </w:rPr>
      </w:pPr>
    </w:p>
    <w:p w14:paraId="2D14DC43" w14:textId="17A50BB1"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686B6819"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AD69B7">
        <w:rPr>
          <w:lang w:val="en-GB"/>
        </w:rPr>
        <w:instrText xml:space="preserve"> ADDIN ZOTERO_ITEM CSL_CITATION {"citationID":"gXKMbrup","properties":{"formattedCitation":"[43,48,61,64,65]","plainCitation":"[43,48,61,64,6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AD69B7" w:rsidRPr="00AD69B7">
        <w:t>[43,48,61,64,65]</w:t>
      </w:r>
      <w:r w:rsidRPr="00617BCB">
        <w:rPr>
          <w:lang w:val="en-GB"/>
        </w:rPr>
        <w:fldChar w:fldCharType="end"/>
      </w:r>
      <w:r w:rsidRPr="00617BCB">
        <w:rPr>
          <w:lang w:val="en-GB"/>
        </w:rPr>
        <w:t xml:space="preserve"> and ANN (Artificial Neural Networks) </w:t>
      </w:r>
      <w:r w:rsidRPr="00617BCB">
        <w:rPr>
          <w:lang w:val="en-GB"/>
        </w:rPr>
        <w:fldChar w:fldCharType="begin"/>
      </w:r>
      <w:r w:rsidR="006D532E">
        <w:rPr>
          <w:lang w:val="en-GB"/>
        </w:rPr>
        <w:instrText xml:space="preserve"> ADDIN ZOTERO_ITEM CSL_CITATION {"citationID":"UVYBaN0e","properties":{"formattedCitation":"[42,45,52,55,58]","plainCitation":"[42,45,52,55,5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6D532E" w:rsidRPr="006D532E">
        <w:t>[42,45,52,55,58]</w:t>
      </w:r>
      <w:r w:rsidRPr="00617BCB">
        <w:rPr>
          <w:lang w:val="en-GB"/>
        </w:rPr>
        <w:fldChar w:fldCharType="end"/>
      </w:r>
      <w:r w:rsidRPr="00617BCB">
        <w:rPr>
          <w:lang w:val="en-GB"/>
        </w:rPr>
        <w:t xml:space="preserve">. Other algorithms being used were KNN (K-Nearest </w:t>
      </w:r>
      <w:proofErr w:type="spellStart"/>
      <w:r w:rsidRPr="00617BCB">
        <w:rPr>
          <w:lang w:val="en-GB"/>
        </w:rPr>
        <w:t>Neighbors</w:t>
      </w:r>
      <w:proofErr w:type="spellEnd"/>
      <w:r w:rsidRPr="00617BCB">
        <w:rPr>
          <w:lang w:val="en-GB"/>
        </w:rPr>
        <w:t xml:space="preserve">) </w:t>
      </w:r>
      <w:r w:rsidRPr="00617BCB">
        <w:rPr>
          <w:lang w:val="en-GB"/>
        </w:rPr>
        <w:fldChar w:fldCharType="begin"/>
      </w:r>
      <w:r w:rsidR="006D532E">
        <w:rPr>
          <w:lang w:val="en-GB"/>
        </w:rPr>
        <w:instrText xml:space="preserve"> ADDIN ZOTERO_ITEM CSL_CITATION {"citationID":"6KWy0F8a","properties":{"formattedCitation":"[37,55]","plainCitation":"[37,5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6D532E" w:rsidRPr="006D532E">
        <w:t>[37,55]</w:t>
      </w:r>
      <w:r w:rsidRPr="00617BCB">
        <w:rPr>
          <w:lang w:val="en-GB"/>
        </w:rPr>
        <w:fldChar w:fldCharType="end"/>
      </w:r>
      <w:r w:rsidRPr="00617BCB">
        <w:rPr>
          <w:lang w:val="en-GB"/>
        </w:rPr>
        <w:t xml:space="preserve">, Decision Tree </w:t>
      </w:r>
      <w:r w:rsidRPr="00617BCB">
        <w:rPr>
          <w:lang w:val="en-GB"/>
        </w:rPr>
        <w:fldChar w:fldCharType="begin"/>
      </w:r>
      <w:r w:rsidR="00AD69B7">
        <w:rPr>
          <w:lang w:val="en-GB"/>
        </w:rPr>
        <w:instrText xml:space="preserve"> ADDIN ZOTERO_ITEM CSL_CITATION {"citationID":"XPFGUbQO","properties":{"formattedCitation":"[41,59]","plainCitation":"[41,5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41,59]</w:t>
      </w:r>
      <w:r w:rsidRPr="00617BCB">
        <w:rPr>
          <w:lang w:val="en-GB"/>
        </w:rPr>
        <w:fldChar w:fldCharType="end"/>
      </w:r>
      <w:r w:rsidRPr="00617BCB">
        <w:rPr>
          <w:lang w:val="en-GB"/>
        </w:rPr>
        <w:t xml:space="preserve">, SVM (Support Vector Machine) </w:t>
      </w:r>
      <w:r w:rsidRPr="00617BCB">
        <w:rPr>
          <w:lang w:val="en-GB"/>
        </w:rPr>
        <w:fldChar w:fldCharType="begin"/>
      </w:r>
      <w:r w:rsidR="006D532E">
        <w:rPr>
          <w:lang w:val="en-GB"/>
        </w:rPr>
        <w:instrText xml:space="preserve"> ADDIN ZOTERO_ITEM CSL_CITATION {"citationID":"DlMTjBQy","properties":{"formattedCitation":"[36,50]","plainCitation":"[36,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6D532E" w:rsidRPr="006D532E">
        <w:t>[36,50]</w:t>
      </w:r>
      <w:r w:rsidRPr="00617BCB">
        <w:rPr>
          <w:lang w:val="en-GB"/>
        </w:rPr>
        <w:fldChar w:fldCharType="end"/>
      </w:r>
      <w:r w:rsidRPr="00617BCB">
        <w:rPr>
          <w:lang w:val="en-GB"/>
        </w:rPr>
        <w:t xml:space="preserve">, RF (Random Forest) </w:t>
      </w:r>
      <w:r w:rsidRPr="00617BCB">
        <w:rPr>
          <w:lang w:val="en-GB"/>
        </w:rPr>
        <w:fldChar w:fldCharType="begin"/>
      </w:r>
      <w:r w:rsidR="006D532E">
        <w:rPr>
          <w:lang w:val="en-GB"/>
        </w:rPr>
        <w:instrText xml:space="preserve"> ADDIN ZOTERO_ITEM CSL_CITATION {"citationID":"7dtp7dkU","properties":{"formattedCitation":"[57,66]","plainCitation":"[57,6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6D532E" w:rsidRPr="006D532E">
        <w:t>[57,66]</w:t>
      </w:r>
      <w:r w:rsidRPr="00617BCB">
        <w:rPr>
          <w:lang w:val="en-GB"/>
        </w:rPr>
        <w:fldChar w:fldCharType="end"/>
      </w:r>
      <w:r w:rsidRPr="00617BCB">
        <w:rPr>
          <w:lang w:val="en-GB"/>
        </w:rPr>
        <w:t xml:space="preserve">, SNN (Spiking Neural Network) </w:t>
      </w:r>
      <w:r w:rsidRPr="00617BCB">
        <w:rPr>
          <w:lang w:val="en-GB"/>
        </w:rPr>
        <w:fldChar w:fldCharType="begin"/>
      </w:r>
      <w:r w:rsidR="00AD69B7">
        <w:rPr>
          <w:lang w:val="en-GB"/>
        </w:rPr>
        <w:instrText xml:space="preserve"> ADDIN ZOTERO_ITEM CSL_CITATION {"citationID":"OarpLD3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r w:rsidRPr="00617BCB">
        <w:rPr>
          <w:lang w:val="en-GB"/>
        </w:rPr>
        <w:t xml:space="preserve">, SLR (Simple Logistic Regression) </w:t>
      </w:r>
      <w:r w:rsidRPr="00617BCB">
        <w:rPr>
          <w:lang w:val="en-GB"/>
        </w:rPr>
        <w:fldChar w:fldCharType="begin"/>
      </w:r>
      <w:r w:rsidR="006D532E">
        <w:rPr>
          <w:lang w:val="en-GB"/>
        </w:rPr>
        <w:instrText xml:space="preserve"> ADDIN ZOTERO_ITEM CSL_CITATION {"citationID":"dy83aUit","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6D532E" w:rsidRPr="006D532E">
        <w:t>[49]</w:t>
      </w:r>
      <w:r w:rsidRPr="00617BCB">
        <w:rPr>
          <w:lang w:val="en-GB"/>
        </w:rPr>
        <w:fldChar w:fldCharType="end"/>
      </w:r>
      <w:r w:rsidRPr="00617BCB">
        <w:rPr>
          <w:lang w:val="en-GB"/>
        </w:rPr>
        <w:t xml:space="preserve">, Self-Organizing Map </w:t>
      </w:r>
      <w:r w:rsidRPr="00617BCB">
        <w:rPr>
          <w:lang w:val="en-GB"/>
        </w:rPr>
        <w:fldChar w:fldCharType="begin"/>
      </w:r>
      <w:r w:rsidR="00AD69B7">
        <w:rPr>
          <w:lang w:val="en-GB"/>
        </w:rPr>
        <w:instrText xml:space="preserve"> ADDIN ZOTERO_ITEM CSL_CITATION {"citationID":"XRsOSJqs","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r w:rsidRPr="00617BCB">
        <w:rPr>
          <w:lang w:val="en-GB"/>
        </w:rPr>
        <w:t>,</w:t>
      </w:r>
      <w:r w:rsidR="006905CF">
        <w:rPr>
          <w:lang w:val="en-GB"/>
        </w:rPr>
        <w:t xml:space="preserve"> </w:t>
      </w:r>
      <w:r w:rsidR="006905CF" w:rsidRPr="000E16A3">
        <w:rPr>
          <w:color w:val="FF0000"/>
          <w:lang w:val="en-GB"/>
        </w:rPr>
        <w:t xml:space="preserve">Naïve Bayes </w:t>
      </w:r>
      <w:r w:rsidR="006905CF" w:rsidRPr="000E16A3">
        <w:rPr>
          <w:color w:val="FF0000"/>
          <w:lang w:val="en-GB"/>
        </w:rPr>
        <w:fldChar w:fldCharType="begin"/>
      </w:r>
      <w:r w:rsidR="006905CF" w:rsidRPr="000E16A3">
        <w:rPr>
          <w:color w:val="FF0000"/>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0E16A3">
        <w:rPr>
          <w:color w:val="FF0000"/>
          <w:lang w:val="en-GB"/>
        </w:rPr>
        <w:fldChar w:fldCharType="separate"/>
      </w:r>
      <w:r w:rsidR="006905CF" w:rsidRPr="000E16A3">
        <w:rPr>
          <w:color w:val="FF0000"/>
        </w:rPr>
        <w:t>[19]</w:t>
      </w:r>
      <w:r w:rsidR="006905CF" w:rsidRPr="000E16A3">
        <w:rPr>
          <w:color w:val="FF0000"/>
          <w:lang w:val="en-GB"/>
        </w:rPr>
        <w:fldChar w:fldCharType="end"/>
      </w:r>
      <w:r w:rsidR="006905CF" w:rsidRPr="000E16A3">
        <w:rPr>
          <w:color w:val="FF0000"/>
          <w:lang w:val="en-GB"/>
        </w:rPr>
        <w:t>,</w:t>
      </w:r>
      <w:r w:rsidRPr="00617BCB">
        <w:rPr>
          <w:lang w:val="en-GB"/>
        </w:rPr>
        <w:t xml:space="preserve"> </w:t>
      </w:r>
      <w:r w:rsidR="006905CF">
        <w:rPr>
          <w:lang w:val="en-GB"/>
        </w:rPr>
        <w:t>and</w:t>
      </w:r>
      <w:r w:rsidRPr="00617BCB">
        <w:rPr>
          <w:lang w:val="en-GB"/>
        </w:rPr>
        <w:t xml:space="preserve">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6D532E">
        <w:rPr>
          <w:lang w:val="en-GB"/>
        </w:rPr>
        <w:instrText xml:space="preserve"> ADDIN ZOTERO_ITEM CSL_CITATION {"citationID":"Uq3xL9PL","properties":{"formattedCitation":"[32,33,53,58,67,68]","plainCitation":"[32,33,53,58,67,6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6D532E" w:rsidRPr="006D532E">
        <w:t>[32,33,53,58,67,68]</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69898C"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17BCB">
        <w:rPr>
          <w:lang w:val="en-GB"/>
        </w:rPr>
        <w:t>NxN</w:t>
      </w:r>
      <w:proofErr w:type="spellEnd"/>
      <w:r w:rsidR="002423A8" w:rsidRPr="00617BCB">
        <w:rPr>
          <w:lang w:val="en-GB"/>
        </w:rPr>
        <w:t xml:space="preserve"> matrix. The N value signifies the number of classes being present </w:t>
      </w:r>
      <w:r w:rsidR="002423A8" w:rsidRPr="00617BCB">
        <w:rPr>
          <w:lang w:val="en-GB"/>
        </w:rPr>
        <w:fldChar w:fldCharType="begin"/>
      </w:r>
      <w:r w:rsidR="00AD69B7">
        <w:rPr>
          <w:lang w:val="en-GB"/>
        </w:rPr>
        <w:instrText xml:space="preserve"> ADDIN ZOTERO_ITEM CSL_CITATION {"citationID":"3ahQCF3c","properties":{"formattedCitation":"[69]","plainCitation":"[6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AD69B7" w:rsidRPr="00AD69B7">
        <w:t>[69]</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239C7A0"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6D532E">
        <w:rPr>
          <w:lang w:val="en-GB"/>
        </w:rPr>
        <w:instrText xml:space="preserve"> ADDIN ZOTERO_ITEM CSL_CITATION {"citationID":"vDoo4rKn","properties":{"formattedCitation":"[53]","plainCitation":"[5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6D532E" w:rsidRPr="006D532E">
        <w:t>[53]</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AD69B7">
        <w:rPr>
          <w:lang w:val="en-GB"/>
        </w:rPr>
        <w:instrText xml:space="preserve"> ADDIN ZOTERO_ITEM CSL_CITATION {"citationID":"Ntf91qnP","properties":{"formattedCitation":"[67]","plainCitation":"[67]","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AD69B7" w:rsidRPr="00AD69B7">
        <w:t>[67]</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AD69B7">
        <w:rPr>
          <w:lang w:val="en-GB"/>
        </w:rPr>
        <w:instrText xml:space="preserve"> ADDIN ZOTERO_ITEM CSL_CITATION {"citationID":"oq7q51rc","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AD69B7" w:rsidRPr="00AD69B7">
        <w:t>[60]</w:t>
      </w:r>
      <w:r w:rsidR="00A95AB6">
        <w:rPr>
          <w:lang w:val="en-GB"/>
        </w:rPr>
        <w:fldChar w:fldCharType="end"/>
      </w:r>
      <w:r w:rsidRPr="00617BCB">
        <w:rPr>
          <w:lang w:val="en-GB"/>
        </w:rPr>
        <w:t xml:space="preserve"> and </w:t>
      </w:r>
      <w:r w:rsidR="00477E00">
        <w:rPr>
          <w:lang w:val="en-GB"/>
        </w:rPr>
        <w:fldChar w:fldCharType="begin"/>
      </w:r>
      <w:r w:rsidR="00AD69B7">
        <w:rPr>
          <w:lang w:val="en-GB"/>
        </w:rPr>
        <w:instrText xml:space="preserve"> ADDIN ZOTERO_ITEM CSL_CITATION {"citationID":"vNWDhP9J","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AD69B7" w:rsidRPr="00AD69B7">
        <w:t>[62]</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3593E986"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of all the studies incor</w:t>
      </w:r>
      <w:r w:rsidRPr="00617BCB">
        <w:rPr>
          <w:lang w:val="en-GB"/>
        </w:rPr>
        <w:lastRenderedPageBreak/>
        <w:t xml:space="preserve">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6D532E">
        <w:rPr>
          <w:lang w:val="en-GB"/>
        </w:rPr>
        <w:instrText xml:space="preserve"> ADDIN ZOTERO_ITEM CSL_CITATION {"citationID":"LddtncA6","properties":{"formattedCitation":"[44,53,55,61,67]","plainCitation":"[44,53,55,61,6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6D532E" w:rsidRPr="006D532E">
        <w:t>[44,53,55,61,67]</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6D532E">
        <w:rPr>
          <w:lang w:val="en-GB"/>
        </w:rPr>
        <w:instrText xml:space="preserve"> ADDIN ZOTERO_ITEM CSL_CITATION {"citationID":"fflZDuek","properties":{"formattedCitation":"[47,50,60,64]","plainCitation":"[47,50,60,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6D532E" w:rsidRPr="006D532E">
        <w:t>[47,50,60,64]</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AD69B7">
        <w:rPr>
          <w:lang w:val="en-GB"/>
        </w:rPr>
        <w:instrText xml:space="preserve"> ADDIN ZOTERO_ITEM CSL_CITATION {"citationID":"BayxwZBd","properties":{"formattedCitation":"[70]","plainCitation":"[7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70]</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AD69B7">
        <w:rPr>
          <w:lang w:val="en-GB"/>
        </w:rPr>
        <w:instrText xml:space="preserve"> ADDIN ZOTERO_ITEM CSL_CITATION {"citationID":"G2YLu9L6","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proofErr w:type="gramStart"/>
      <w:r w:rsidRPr="00617BCB">
        <w:rPr>
          <w:color w:val="auto"/>
          <w:lang w:val="en-GB"/>
        </w:rPr>
        <w:t>The vast</w:t>
      </w:r>
      <w:r w:rsidR="007A0AC5" w:rsidRPr="00617BCB">
        <w:rPr>
          <w:color w:val="auto"/>
          <w:lang w:val="en-GB"/>
        </w:rPr>
        <w:t xml:space="preserve"> majority of</w:t>
      </w:r>
      <w:proofErr w:type="gramEnd"/>
      <w:r w:rsidR="007A0AC5" w:rsidRPr="00617BCB">
        <w:rPr>
          <w:color w:val="auto"/>
          <w:lang w:val="en-GB"/>
        </w:rPr>
        <w:t xml:space="preserve">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7C30A65C" w:rsidR="00D71F6C" w:rsidRPr="00617BCB" w:rsidRDefault="00D71F6C" w:rsidP="00D71F6C">
      <w:pPr>
        <w:pStyle w:val="MDPI51figurecaption"/>
        <w:rPr>
          <w:color w:val="auto"/>
          <w:lang w:val="en-GB"/>
        </w:rPr>
      </w:pPr>
      <w:r w:rsidRPr="00617BCB">
        <w:rPr>
          <w:b/>
          <w:bCs/>
          <w:color w:val="auto"/>
          <w:lang w:val="en-GB"/>
        </w:rPr>
        <w:t xml:space="preserve">Figure </w:t>
      </w:r>
      <w:r w:rsidR="00703066">
        <w:rPr>
          <w:b/>
          <w:bCs/>
          <w:color w:val="auto"/>
          <w:lang w:val="en-GB"/>
        </w:rPr>
        <w:t>7</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24FD91E9"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AD69B7">
        <w:rPr>
          <w:color w:val="auto"/>
          <w:lang w:val="en-GB"/>
        </w:rPr>
        <w:instrText xml:space="preserve"> ADDIN ZOTERO_ITEM CSL_CITATION {"citationID":"2iPkpE0C","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AD69B7" w:rsidRPr="00AD69B7">
        <w:t>[41]</w:t>
      </w:r>
      <w:r w:rsidR="00255EC1" w:rsidRPr="00617BCB">
        <w:rPr>
          <w:color w:val="auto"/>
          <w:lang w:val="en-GB"/>
        </w:rPr>
        <w:fldChar w:fldCharType="end"/>
      </w:r>
      <w:r w:rsidR="00255EC1" w:rsidRPr="00617BCB">
        <w:rPr>
          <w:color w:val="auto"/>
          <w:lang w:val="en-GB"/>
        </w:rPr>
        <w:t xml:space="preserve">. </w:t>
      </w:r>
      <w:r w:rsidR="006046FB">
        <w:rPr>
          <w:color w:val="auto"/>
          <w:lang w:val="en-GB"/>
        </w:rPr>
        <w:t>Reason being in the scenario</w:t>
      </w:r>
      <w:r w:rsidR="001E29A3" w:rsidRPr="00617BCB">
        <w:rPr>
          <w:color w:val="auto"/>
          <w:lang w:val="en-GB"/>
        </w:rPr>
        <w:t xml:space="preserve"> </w:t>
      </w:r>
      <w:r w:rsidR="006046FB">
        <w:rPr>
          <w:color w:val="auto"/>
          <w:lang w:val="en-GB"/>
        </w:rPr>
        <w:t>that</w:t>
      </w:r>
      <w:r w:rsidR="00255EC1" w:rsidRPr="00617BCB">
        <w:rPr>
          <w:color w:val="auto"/>
          <w:lang w:val="en-GB"/>
        </w:rPr>
        <w:t xml:space="preserve">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w:t>
      </w:r>
      <w:r w:rsidR="006046FB">
        <w:rPr>
          <w:color w:val="auto"/>
          <w:lang w:val="en-GB"/>
        </w:rPr>
        <w:t>further increasing</w:t>
      </w:r>
      <w:r w:rsidR="00554956" w:rsidRPr="00617BCB">
        <w:rPr>
          <w:color w:val="auto"/>
          <w:lang w:val="en-GB"/>
        </w:rPr>
        <w:t xml:space="preserve"> </w:t>
      </w:r>
      <w:r w:rsidR="006046FB">
        <w:rPr>
          <w:color w:val="auto"/>
          <w:lang w:val="en-GB"/>
        </w:rPr>
        <w:t>the</w:t>
      </w:r>
      <w:r w:rsidR="00554956" w:rsidRPr="00617BCB">
        <w:rPr>
          <w:color w:val="auto"/>
          <w:lang w:val="en-GB"/>
        </w:rPr>
        <w:t xml:space="preserve"> maintenance costs</w:t>
      </w:r>
      <w:r w:rsidR="00255EC1" w:rsidRPr="00617BCB">
        <w:rPr>
          <w:color w:val="auto"/>
          <w:lang w:val="en-GB"/>
        </w:rPr>
        <w:t>.</w:t>
      </w:r>
    </w:p>
    <w:p w14:paraId="45D65549" w14:textId="6672AA4F" w:rsidR="003E0776" w:rsidRPr="0048134A" w:rsidRDefault="003E0776" w:rsidP="0048134A">
      <w:pPr>
        <w:pStyle w:val="MDPI31text"/>
        <w:rPr>
          <w:lang w:val="en-GB"/>
        </w:rPr>
      </w:pPr>
      <w:r w:rsidRPr="00617BCB">
        <w:rPr>
          <w:lang w:val="en-GB"/>
        </w:rPr>
        <w:t xml:space="preserve">While most studies utilize a singular type of sensor for posture detection, there are a selected few study that involved </w:t>
      </w:r>
      <w:r w:rsidR="009C1044">
        <w:rPr>
          <w:lang w:val="en-GB"/>
        </w:rPr>
        <w:t>multiple sensor types</w:t>
      </w:r>
      <w:r w:rsidRPr="00617BCB">
        <w:rPr>
          <w:lang w:val="en-GB"/>
        </w:rPr>
        <w:t xml:space="preserve"> into their proposed smart chair system.</w:t>
      </w:r>
      <w:r w:rsidR="00621C95">
        <w:rPr>
          <w:lang w:val="en-GB"/>
        </w:rPr>
        <w:t xml:space="preserve"> </w:t>
      </w:r>
      <w:r w:rsidR="0048134A">
        <w:rPr>
          <w:color w:val="auto"/>
          <w:lang w:val="en-GB"/>
        </w:rPr>
        <w:t>J</w:t>
      </w:r>
      <w:r w:rsidRPr="00617BCB">
        <w:rPr>
          <w:color w:val="auto"/>
          <w:lang w:val="en-GB"/>
        </w:rPr>
        <w:t xml:space="preserve">eong and Park </w:t>
      </w:r>
      <w:r w:rsidRPr="00617BCB">
        <w:rPr>
          <w:color w:val="auto"/>
          <w:lang w:val="en-GB"/>
        </w:rPr>
        <w:fldChar w:fldCharType="begin"/>
      </w:r>
      <w:r w:rsidR="006D532E">
        <w:rPr>
          <w:color w:val="auto"/>
          <w:lang w:val="en-GB"/>
        </w:rPr>
        <w:instrText xml:space="preserve"> ADDIN ZOTERO_ITEM CSL_CITATION {"citationID":"HvMeLFHb","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6D532E" w:rsidRPr="006D532E">
        <w:t>[54]</w:t>
      </w:r>
      <w:r w:rsidRPr="00617BCB">
        <w:rPr>
          <w:color w:val="auto"/>
          <w:lang w:val="en-GB"/>
        </w:rPr>
        <w:fldChar w:fldCharType="end"/>
      </w:r>
      <w:r w:rsidRPr="00617BCB">
        <w:rPr>
          <w:color w:val="auto"/>
          <w:lang w:val="en-GB"/>
        </w:rPr>
        <w:t xml:space="preserve"> utilized 6 pressure sensors (placed on the seating cushion) </w:t>
      </w:r>
      <w:r w:rsidRPr="00617BCB">
        <w:rPr>
          <w:color w:val="auto"/>
          <w:lang w:val="en-GB"/>
        </w:rPr>
        <w:lastRenderedPageBreak/>
        <w:t>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Pr>
          <w:color w:val="auto"/>
          <w:lang w:val="en-GB"/>
        </w:rPr>
        <w:t>ing that</w:t>
      </w:r>
      <w:r w:rsidRPr="00617BCB">
        <w:rPr>
          <w:color w:val="auto"/>
          <w:lang w:val="en-GB"/>
        </w:rPr>
        <w:t xml:space="preserve"> </w:t>
      </w:r>
      <w:r w:rsidR="0048134A">
        <w:rPr>
          <w:color w:val="auto"/>
          <w:lang w:val="en-GB"/>
        </w:rPr>
        <w:t>pressure sensors</w:t>
      </w:r>
      <w:r w:rsidR="00621C95">
        <w:rPr>
          <w:color w:val="auto"/>
          <w:lang w:val="en-GB"/>
        </w:rPr>
        <w:t xml:space="preserve"> alone are</w:t>
      </w:r>
      <w:r w:rsidR="0048134A">
        <w:rPr>
          <w:color w:val="auto"/>
          <w:lang w:val="en-GB"/>
        </w:rPr>
        <w:t xml:space="preserve"> incapable of measuring the </w:t>
      </w:r>
      <w:r w:rsidRPr="00617BCB">
        <w:rPr>
          <w:color w:val="auto"/>
          <w:lang w:val="en-GB"/>
        </w:rPr>
        <w:t>spinal trunk</w:t>
      </w:r>
      <w:r w:rsidR="00AB37CE">
        <w:rPr>
          <w:color w:val="auto"/>
          <w:lang w:val="en-GB"/>
        </w:rPr>
        <w:t xml:space="preserve"> angle</w:t>
      </w:r>
      <w:r w:rsidRPr="00617BCB">
        <w:rPr>
          <w:color w:val="auto"/>
          <w:lang w:val="en-GB"/>
        </w:rPr>
        <w:t xml:space="preserve"> which </w:t>
      </w:r>
      <w:r w:rsidR="00621C95">
        <w:rPr>
          <w:color w:val="auto"/>
          <w:lang w:val="en-GB"/>
        </w:rPr>
        <w:t>another</w:t>
      </w:r>
      <w:r w:rsidRPr="00617BCB">
        <w:rPr>
          <w:color w:val="auto"/>
          <w:lang w:val="en-GB"/>
        </w:rPr>
        <w:t xml:space="preserve"> important</w:t>
      </w:r>
      <w:r w:rsidR="00AB37CE">
        <w:rPr>
          <w:color w:val="auto"/>
          <w:lang w:val="en-GB"/>
        </w:rPr>
        <w:t xml:space="preserve"> factor</w:t>
      </w:r>
      <w:r w:rsidR="0048134A">
        <w:rPr>
          <w:color w:val="auto"/>
          <w:lang w:val="en-GB"/>
        </w:rPr>
        <w:t xml:space="preserve"> in maintaining a proper</w:t>
      </w:r>
      <w:r w:rsidRPr="00617BCB">
        <w:rPr>
          <w:color w:val="auto"/>
          <w:lang w:val="en-GB"/>
        </w:rPr>
        <w:t xml:space="preserve"> sitting posture. Similarly, Cho et al. </w:t>
      </w:r>
      <w:r w:rsidRPr="00617BCB">
        <w:rPr>
          <w:color w:val="auto"/>
          <w:lang w:val="en-GB"/>
        </w:rPr>
        <w:fldChar w:fldCharType="begin"/>
      </w:r>
      <w:r w:rsidR="00AD69B7">
        <w:rPr>
          <w:color w:val="auto"/>
          <w:lang w:val="en-GB"/>
        </w:rPr>
        <w:instrText xml:space="preserve"> ADDIN ZOTERO_ITEM CSL_CITATION {"citationID":"QEnFagwC","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AD69B7" w:rsidRPr="00AD69B7">
        <w:t>[61]</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17BCB">
        <w:rPr>
          <w:color w:val="auto"/>
          <w:lang w:val="en-GB"/>
        </w:rPr>
        <w:t>LBCNet</w:t>
      </w:r>
      <w:proofErr w:type="spellEnd"/>
      <w:r w:rsidRPr="00617BCB">
        <w:rPr>
          <w:color w:val="auto"/>
          <w:lang w:val="en-GB"/>
        </w:rPr>
        <w:t xml:space="preserve"> to classify fifteen sitting postures. </w:t>
      </w:r>
    </w:p>
    <w:p w14:paraId="3DAD16EB" w14:textId="77777777" w:rsidR="003E0776" w:rsidRPr="00617BCB" w:rsidRDefault="003E0776" w:rsidP="002A47BB">
      <w:pPr>
        <w:pStyle w:val="MDPI31text"/>
        <w:ind w:left="0" w:firstLine="0"/>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230114F6"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AD69B7">
        <w:rPr>
          <w:lang w:val="en-GB"/>
        </w:rPr>
        <w:instrText xml:space="preserve"> ADDIN ZOTERO_ITEM CSL_CITATION {"citationID":"6EZUoEa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AD69B7" w:rsidRPr="00AD69B7">
        <w:t>[47]</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AD69B7">
        <w:rPr>
          <w:lang w:val="en-GB"/>
        </w:rPr>
        <w:instrText xml:space="preserve"> ADDIN ZOTERO_ITEM CSL_CITATION {"citationID":"DlCw9ohg","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AD69B7" w:rsidRPr="00AD69B7">
        <w:t>[61]</w:t>
      </w:r>
      <w:r w:rsidR="00B25361">
        <w:rPr>
          <w:lang w:val="en-GB"/>
        </w:rPr>
        <w:fldChar w:fldCharType="end"/>
      </w:r>
      <w:r w:rsidRPr="00617BCB">
        <w:rPr>
          <w:lang w:val="en-GB"/>
        </w:rPr>
        <w:t xml:space="preserve">, </w:t>
      </w:r>
      <w:proofErr w:type="spellStart"/>
      <w:r w:rsidRPr="00617BCB">
        <w:rPr>
          <w:lang w:val="en-GB"/>
        </w:rPr>
        <w:t>Bourahmoune</w:t>
      </w:r>
      <w:proofErr w:type="spellEnd"/>
      <w:r w:rsidRPr="00617BCB">
        <w:rPr>
          <w:lang w:val="en-GB"/>
        </w:rPr>
        <w:t xml:space="preserve"> et al. </w:t>
      </w:r>
      <w:r w:rsidRPr="00617BCB">
        <w:rPr>
          <w:lang w:val="en-GB"/>
        </w:rPr>
        <w:fldChar w:fldCharType="begin"/>
      </w:r>
      <w:r w:rsidR="00AD69B7">
        <w:rPr>
          <w:lang w:val="en-GB"/>
        </w:rPr>
        <w:instrText xml:space="preserve"> ADDIN ZOTERO_ITEM CSL_CITATION {"citationID":"s6hSzK5C","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35030076" w:rsidR="00632C59" w:rsidRPr="00617BCB" w:rsidRDefault="00AB0B3E" w:rsidP="009D1DE7">
      <w:pPr>
        <w:pStyle w:val="MDPI51figurecaption"/>
        <w:rPr>
          <w:lang w:val="en-GB"/>
        </w:rPr>
      </w:pPr>
      <w:r w:rsidRPr="00617BCB">
        <w:rPr>
          <w:b/>
          <w:bCs/>
          <w:lang w:val="en-GB"/>
        </w:rPr>
        <w:t xml:space="preserve">Figure </w:t>
      </w:r>
      <w:r w:rsidR="00703066">
        <w:rPr>
          <w:b/>
          <w:bCs/>
          <w:lang w:val="en-GB"/>
        </w:rPr>
        <w:t>8</w:t>
      </w:r>
      <w:r w:rsidRPr="00617BCB">
        <w:rPr>
          <w:b/>
          <w:bCs/>
          <w:lang w:val="en-GB"/>
        </w:rPr>
        <w:t>.</w:t>
      </w:r>
      <w:r w:rsidRPr="00617BCB">
        <w:rPr>
          <w:lang w:val="en-GB"/>
        </w:rPr>
        <w:t xml:space="preserve"> Comparison of Machine Learning Models: Number of Postures vs Accuracy vs Test Subjects</w:t>
      </w:r>
    </w:p>
    <w:p w14:paraId="3A787540" w14:textId="5237EB88" w:rsidR="00A96F1E" w:rsidRPr="00617BCB" w:rsidRDefault="00D47AE1" w:rsidP="00681808">
      <w:pPr>
        <w:pStyle w:val="MDPI31text"/>
        <w:rPr>
          <w:lang w:val="en-GB"/>
        </w:rPr>
      </w:pPr>
      <w:r w:rsidRPr="00617BCB">
        <w:rPr>
          <w:lang w:val="en-GB"/>
        </w:rPr>
        <w:t xml:space="preserve">Additionally, from Figure </w:t>
      </w:r>
      <w:r w:rsidR="00703066">
        <w:rPr>
          <w:lang w:val="en-GB"/>
        </w:rPr>
        <w:t>8</w:t>
      </w:r>
      <w:r w:rsidRPr="00617BCB">
        <w:rPr>
          <w:lang w:val="en-GB"/>
        </w:rPr>
        <w:t xml:space="preserve">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lastRenderedPageBreak/>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w:t>
      </w:r>
      <w:r w:rsidRPr="00617BCB">
        <w:lastRenderedPageBreak/>
        <w:t xml:space="preserve">ly, no conclusive evidence suggests a definitive advantage of one strategy over the other in terms of enhancing classification accuracy. However, from a maintenance and cost perspective, the dispersed sensor approach is deemed more </w:t>
      </w:r>
      <w:proofErr w:type="spellStart"/>
      <w:r w:rsidRPr="00617BCB">
        <w:t>favourable</w:t>
      </w:r>
      <w:proofErr w:type="spellEnd"/>
      <w:r w:rsidRPr="00617BCB">
        <w:t>.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3D86E284" w:rsidR="009B7C0A" w:rsidRDefault="00617BCB" w:rsidP="00D45936">
      <w:pPr>
        <w:pStyle w:val="MDPI31text"/>
      </w:pPr>
      <w:r w:rsidRPr="00617BCB">
        <w:t>Moreover, there is a compelling case for exploring the integration of various sensor types to</w:t>
      </w:r>
      <w:r>
        <w:t xml:space="preserve"> </w:t>
      </w:r>
      <w:r w:rsidRPr="00617BCB">
        <w:t>enhance the functionality of smart sensing chair systems. While current studies 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6D532E">
        <w:instrText xml:space="preserve"> ADDIN ZOTERO_ITEM CSL_CITATION {"citationID":"5cuWb7bp","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6D532E" w:rsidRPr="006D532E">
        <w:t>[54]</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AD69B7">
        <w:instrText xml:space="preserve"> ADDIN ZOTERO_ITEM CSL_CITATION {"citationID":"7vk5BGrB","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AD69B7" w:rsidRPr="00AD69B7">
        <w:t>[41]</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177D1293" w14:textId="77777777" w:rsidR="00AD5893" w:rsidRDefault="007A08BB" w:rsidP="00AD5893">
      <w:pPr>
        <w:pStyle w:val="Bibliography"/>
      </w:pPr>
      <w:r w:rsidRPr="00617BCB">
        <w:lastRenderedPageBreak/>
        <w:fldChar w:fldCharType="begin"/>
      </w:r>
      <w:r w:rsidR="002E1B1B">
        <w:instrText xml:space="preserve"> ADDIN ZOTERO_BIBL {"uncited":[],"omitted":[],"custom":[]} CSL_BIBLIOGRAPHY </w:instrText>
      </w:r>
      <w:r w:rsidRPr="00617BCB">
        <w:fldChar w:fldCharType="separate"/>
      </w:r>
      <w:r w:rsidR="00AD5893">
        <w:t xml:space="preserve">1. </w:t>
      </w:r>
      <w:r w:rsidR="00AD5893">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AD5893">
        <w:rPr>
          <w:i/>
          <w:iCs/>
        </w:rPr>
        <w:t>The Lancet Rheumatology</w:t>
      </w:r>
      <w:r w:rsidR="00AD5893">
        <w:t xml:space="preserve"> </w:t>
      </w:r>
      <w:r w:rsidR="00AD5893">
        <w:rPr>
          <w:b/>
          <w:bCs/>
        </w:rPr>
        <w:t>2023</w:t>
      </w:r>
      <w:r w:rsidR="00AD5893">
        <w:t xml:space="preserve">, </w:t>
      </w:r>
      <w:r w:rsidR="00AD5893">
        <w:rPr>
          <w:i/>
          <w:iCs/>
        </w:rPr>
        <w:t>5</w:t>
      </w:r>
      <w:r w:rsidR="00AD5893">
        <w:t>, e670–e682, doi:10.1016/S2665-9913(23)00232-1.</w:t>
      </w:r>
    </w:p>
    <w:p w14:paraId="343E531E" w14:textId="77777777" w:rsidR="00AD5893" w:rsidRDefault="00AD5893" w:rsidP="00AD5893">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60764D6" w14:textId="77777777" w:rsidR="00AD5893" w:rsidRDefault="00AD5893" w:rsidP="00AD5893">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74B455C2" w14:textId="77777777" w:rsidR="00AD5893" w:rsidRDefault="00AD5893" w:rsidP="00AD5893">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54AE285" w14:textId="77777777" w:rsidR="00AD5893" w:rsidRDefault="00AD5893" w:rsidP="00AD5893">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64E0E9A5" w14:textId="77777777" w:rsidR="00AD5893" w:rsidRDefault="00AD5893" w:rsidP="00AD5893">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3705D46" w14:textId="77777777" w:rsidR="00AD5893" w:rsidRDefault="00AD5893" w:rsidP="00AD5893">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8B70359" w14:textId="77777777" w:rsidR="00AD5893" w:rsidRDefault="00AD5893" w:rsidP="00AD5893">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0083AA9" w14:textId="77777777" w:rsidR="00AD5893" w:rsidRDefault="00AD5893" w:rsidP="00AD5893">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6BF2A41" w14:textId="77777777" w:rsidR="00AD5893" w:rsidRDefault="00AD5893" w:rsidP="00AD5893">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EC4D6AF" w14:textId="77777777" w:rsidR="00AD5893" w:rsidRDefault="00AD5893" w:rsidP="00AD5893">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306CAD99" w14:textId="77777777" w:rsidR="00AD5893" w:rsidRDefault="00AD5893" w:rsidP="00AD5893">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544C9EFF" w14:textId="77777777" w:rsidR="00AD5893" w:rsidRDefault="00AD5893" w:rsidP="00AD5893">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A7C835E" w14:textId="77777777" w:rsidR="00AD5893" w:rsidRDefault="00AD5893" w:rsidP="00AD5893">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35C861C0" w14:textId="77777777" w:rsidR="00AD5893" w:rsidRDefault="00AD5893" w:rsidP="00AD5893">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635AC9DB" w14:textId="77777777" w:rsidR="00AD5893" w:rsidRDefault="00AD5893" w:rsidP="00AD5893">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2CFEBEDC" w14:textId="77777777" w:rsidR="00AD5893" w:rsidRDefault="00AD5893" w:rsidP="00AD5893">
      <w:pPr>
        <w:pStyle w:val="Bibliography"/>
      </w:pPr>
      <w:r>
        <w:lastRenderedPageBreak/>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3ECD1C4" w14:textId="77777777" w:rsidR="00AD5893" w:rsidRDefault="00AD5893" w:rsidP="00AD5893">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6F382FDB" w14:textId="77777777" w:rsidR="00AD5893" w:rsidRDefault="00AD5893" w:rsidP="00AD5893">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90D4BA" w14:textId="77777777" w:rsidR="00AD5893" w:rsidRDefault="00AD5893" w:rsidP="00AD5893">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243DBA44" w14:textId="77777777" w:rsidR="00AD5893" w:rsidRDefault="00AD5893" w:rsidP="00AD5893">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F1F7C3F" w14:textId="77777777" w:rsidR="00AD5893" w:rsidRDefault="00AD5893" w:rsidP="00AD5893">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5EE69E9" w14:textId="77777777" w:rsidR="00AD5893" w:rsidRDefault="00AD5893" w:rsidP="00AD5893">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4661CE36" w14:textId="77777777" w:rsidR="00AD5893" w:rsidRDefault="00AD5893" w:rsidP="00AD5893">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130BACB" w14:textId="77777777" w:rsidR="00AD5893" w:rsidRDefault="00AD5893" w:rsidP="00AD5893">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57ADB08" w14:textId="77777777" w:rsidR="00AD5893" w:rsidRDefault="00AD5893" w:rsidP="00AD5893">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4531A137" w14:textId="77777777" w:rsidR="00AD5893" w:rsidRDefault="00AD5893" w:rsidP="00AD5893">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1C02969F" w14:textId="77777777" w:rsidR="00AD5893" w:rsidRDefault="00AD5893" w:rsidP="00AD5893">
      <w:pPr>
        <w:pStyle w:val="Bibliography"/>
      </w:pPr>
      <w:r>
        <w:t xml:space="preserve">28. </w:t>
      </w:r>
      <w:r>
        <w:tab/>
        <w:t>Ohmite Ohmite FSR Series Integration Guide: Force Sensing Resistor 2018.</w:t>
      </w:r>
    </w:p>
    <w:p w14:paraId="2A590ADC" w14:textId="77777777" w:rsidR="00AD5893" w:rsidRDefault="00AD5893" w:rsidP="00AD5893">
      <w:pPr>
        <w:pStyle w:val="Bibliography"/>
      </w:pPr>
      <w:r>
        <w:t xml:space="preserve">29. </w:t>
      </w:r>
      <w:r>
        <w:tab/>
        <w:t>Interlink Electronics FSR 402 Data Sheet.</w:t>
      </w:r>
    </w:p>
    <w:p w14:paraId="35025D22" w14:textId="77777777" w:rsidR="00AD5893" w:rsidRDefault="00AD5893" w:rsidP="00AD5893">
      <w:pPr>
        <w:pStyle w:val="Bibliography"/>
      </w:pPr>
      <w:r>
        <w:t xml:space="preserve">30. </w:t>
      </w:r>
      <w:r>
        <w:tab/>
        <w:t>Interlink Electronics FSR 406 Data Sheet.</w:t>
      </w:r>
    </w:p>
    <w:p w14:paraId="36BBB892" w14:textId="77777777" w:rsidR="00AD5893" w:rsidRDefault="00AD5893" w:rsidP="00AD5893">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AA47CFF" w14:textId="77777777" w:rsidR="00AD5893" w:rsidRDefault="00AD5893" w:rsidP="00AD5893">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35C392C" w14:textId="77777777" w:rsidR="00AD5893" w:rsidRDefault="00AD5893" w:rsidP="00AD5893">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40A3476" w14:textId="77777777" w:rsidR="00AD5893" w:rsidRDefault="00AD5893" w:rsidP="00AD5893">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8B66DE" w14:textId="77777777" w:rsidR="00AD5893" w:rsidRDefault="00AD5893" w:rsidP="00AD5893">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2CF5F784" w14:textId="77777777" w:rsidR="00AD5893" w:rsidRDefault="00AD5893" w:rsidP="00AD5893">
      <w:pPr>
        <w:pStyle w:val="Bibliography"/>
      </w:pPr>
      <w:r>
        <w:lastRenderedPageBreak/>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73254483" w14:textId="77777777" w:rsidR="00AD5893" w:rsidRDefault="00AD5893" w:rsidP="00AD5893">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7C25351" w14:textId="77777777" w:rsidR="00AD5893" w:rsidRDefault="00AD5893" w:rsidP="00AD5893">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50342D5" w14:textId="77777777" w:rsidR="00AD5893" w:rsidRDefault="00AD5893" w:rsidP="00AD5893">
      <w:pPr>
        <w:pStyle w:val="Bibliography"/>
      </w:pPr>
      <w:r>
        <w:t xml:space="preserve">39.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927E1B0" w14:textId="77777777" w:rsidR="00AD5893" w:rsidRDefault="00AD5893" w:rsidP="00AD5893">
      <w:pPr>
        <w:pStyle w:val="Bibliography"/>
      </w:pPr>
      <w:r>
        <w:t xml:space="preserve">40. </w:t>
      </w:r>
      <w:r>
        <w:tab/>
        <w:t>AbuTerkia, I.; Hannoun, M.; Suwal, B.; Ahmed, M.S.; Sundaravdivel, P. FPGA-Based Smart Chair Recognition System Using Flex Sensors. In Proceedings of the 2022 IEEE 15th Dallas Circuit And System Conference (DCAS); IEEE: Dallas, TX, USA, June 17 2022; pp. 1–2.</w:t>
      </w:r>
    </w:p>
    <w:p w14:paraId="2A09DD9A" w14:textId="77777777" w:rsidR="00AD5893" w:rsidRDefault="00AD5893" w:rsidP="00AD5893">
      <w:pPr>
        <w:pStyle w:val="Bibliography"/>
      </w:pPr>
      <w:r>
        <w:t xml:space="preserve">41.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57872D6B" w14:textId="77777777" w:rsidR="00AD5893" w:rsidRDefault="00AD5893" w:rsidP="00AD5893">
      <w:pPr>
        <w:pStyle w:val="Bibliography"/>
      </w:pPr>
      <w:r>
        <w:t xml:space="preserve">42.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7E63EDB" w14:textId="77777777" w:rsidR="00AD5893" w:rsidRDefault="00AD5893" w:rsidP="00AD5893">
      <w:pPr>
        <w:pStyle w:val="Bibliography"/>
      </w:pPr>
      <w:r>
        <w:t xml:space="preserve">4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706415B" w14:textId="77777777" w:rsidR="00AD5893" w:rsidRDefault="00AD5893" w:rsidP="00AD5893">
      <w:pPr>
        <w:pStyle w:val="Bibliography"/>
      </w:pPr>
      <w:r>
        <w:t xml:space="preserve">4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6062C2F" w14:textId="77777777" w:rsidR="00AD5893" w:rsidRDefault="00AD5893" w:rsidP="00AD5893">
      <w:pPr>
        <w:pStyle w:val="Bibliography"/>
      </w:pPr>
      <w:r>
        <w:t xml:space="preserve">4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55D9BEAC" w14:textId="77777777" w:rsidR="00AD5893" w:rsidRDefault="00AD5893" w:rsidP="00AD5893">
      <w:pPr>
        <w:pStyle w:val="Bibliography"/>
      </w:pPr>
      <w:r>
        <w:t xml:space="preserve">46.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D749DC9" w14:textId="77777777" w:rsidR="00AD5893" w:rsidRDefault="00AD5893" w:rsidP="00AD5893">
      <w:pPr>
        <w:pStyle w:val="Bibliography"/>
      </w:pPr>
      <w:r>
        <w:t xml:space="preserve">4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DD5DE92" w14:textId="77777777" w:rsidR="00AD5893" w:rsidRDefault="00AD5893" w:rsidP="00AD5893">
      <w:pPr>
        <w:pStyle w:val="Bibliography"/>
      </w:pPr>
      <w:r>
        <w:t xml:space="preserve">4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0C84382" w14:textId="77777777" w:rsidR="00AD5893" w:rsidRDefault="00AD5893" w:rsidP="00AD5893">
      <w:pPr>
        <w:pStyle w:val="Bibliography"/>
      </w:pPr>
      <w:r>
        <w:t xml:space="preserve">49.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DD29C1C" w14:textId="77777777" w:rsidR="00AD5893" w:rsidRDefault="00AD5893" w:rsidP="00AD5893">
      <w:pPr>
        <w:pStyle w:val="Bibliography"/>
      </w:pPr>
      <w:r>
        <w:t xml:space="preserve">5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3BB9564" w14:textId="77777777" w:rsidR="00AD5893" w:rsidRDefault="00AD5893" w:rsidP="00AD5893">
      <w:pPr>
        <w:pStyle w:val="Bibliography"/>
      </w:pPr>
      <w:r>
        <w:t xml:space="preserve">51.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E5F1883" w14:textId="77777777" w:rsidR="00AD5893" w:rsidRDefault="00AD5893" w:rsidP="00AD5893">
      <w:pPr>
        <w:pStyle w:val="Bibliography"/>
      </w:pPr>
      <w:r>
        <w:t xml:space="preserve">5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13C24BF" w14:textId="77777777" w:rsidR="00AD5893" w:rsidRDefault="00AD5893" w:rsidP="00AD5893">
      <w:pPr>
        <w:pStyle w:val="Bibliography"/>
      </w:pPr>
      <w:r>
        <w:lastRenderedPageBreak/>
        <w:t xml:space="preserve">5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B5A6DFB" w14:textId="77777777" w:rsidR="00AD5893" w:rsidRDefault="00AD5893" w:rsidP="00AD5893">
      <w:pPr>
        <w:pStyle w:val="Bibliography"/>
      </w:pPr>
      <w:r>
        <w:t xml:space="preserve">5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73A11AB" w14:textId="77777777" w:rsidR="00AD5893" w:rsidRDefault="00AD5893" w:rsidP="00AD5893">
      <w:pPr>
        <w:pStyle w:val="Bibliography"/>
      </w:pPr>
      <w:r>
        <w:t xml:space="preserve">5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C4C502" w14:textId="77777777" w:rsidR="00AD5893" w:rsidRDefault="00AD5893" w:rsidP="00AD5893">
      <w:pPr>
        <w:pStyle w:val="Bibliography"/>
      </w:pPr>
      <w:r>
        <w:t xml:space="preserve">5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CC6A92E" w14:textId="77777777" w:rsidR="00AD5893" w:rsidRDefault="00AD5893" w:rsidP="00AD5893">
      <w:pPr>
        <w:pStyle w:val="Bibliography"/>
      </w:pPr>
      <w:r>
        <w:t xml:space="preserve">5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C55202D" w14:textId="77777777" w:rsidR="00AD5893" w:rsidRDefault="00AD5893" w:rsidP="00AD5893">
      <w:pPr>
        <w:pStyle w:val="Bibliography"/>
      </w:pPr>
      <w:r>
        <w:t xml:space="preserve">58.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8C04FB6" w14:textId="77777777" w:rsidR="00AD5893" w:rsidRDefault="00AD5893" w:rsidP="00AD5893">
      <w:pPr>
        <w:pStyle w:val="Bibliography"/>
      </w:pPr>
      <w:r>
        <w:t xml:space="preserve">59. </w:t>
      </w:r>
      <w:r>
        <w:tab/>
        <w:t>Fu, T.; Macleod, A. IntelliChair: An Approach for Activity Detection and Prediction via Posture Analysis. In Proceedings of the 2014 International Conference on Intelligent Environments; IEEE: China, June 2014; pp. 211–213.</w:t>
      </w:r>
    </w:p>
    <w:p w14:paraId="34BEF294" w14:textId="77777777" w:rsidR="00AD5893" w:rsidRDefault="00AD5893" w:rsidP="00AD5893">
      <w:pPr>
        <w:pStyle w:val="Bibliography"/>
      </w:pPr>
      <w:r>
        <w:t xml:space="preserve">60.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C6CDC1A" w14:textId="77777777" w:rsidR="00AD5893" w:rsidRDefault="00AD5893" w:rsidP="00AD5893">
      <w:pPr>
        <w:pStyle w:val="Bibliography"/>
      </w:pPr>
      <w:r>
        <w:t xml:space="preserve">61.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7449E1A" w14:textId="77777777" w:rsidR="00AD5893" w:rsidRDefault="00AD5893" w:rsidP="00AD5893">
      <w:pPr>
        <w:pStyle w:val="Bibliography"/>
      </w:pPr>
      <w:r>
        <w:t xml:space="preserve">62.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E71F7F4" w14:textId="77777777" w:rsidR="00AD5893" w:rsidRDefault="00AD5893" w:rsidP="00AD5893">
      <w:pPr>
        <w:pStyle w:val="Bibliography"/>
      </w:pPr>
      <w:r>
        <w:t xml:space="preserve">63.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3542216F" w14:textId="77777777" w:rsidR="00AD5893" w:rsidRDefault="00AD5893" w:rsidP="00AD5893">
      <w:pPr>
        <w:pStyle w:val="Bibliography"/>
      </w:pPr>
      <w:r>
        <w:t xml:space="preserve">6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5097857" w14:textId="77777777" w:rsidR="00AD5893" w:rsidRDefault="00AD5893" w:rsidP="00AD5893">
      <w:pPr>
        <w:pStyle w:val="Bibliography"/>
      </w:pPr>
      <w:r>
        <w:t xml:space="preserve">65.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75A735B" w14:textId="77777777" w:rsidR="00AD5893" w:rsidRDefault="00AD5893" w:rsidP="00AD5893">
      <w:pPr>
        <w:pStyle w:val="Bibliography"/>
      </w:pPr>
      <w:r>
        <w:t xml:space="preserve">66. </w:t>
      </w:r>
      <w:r>
        <w:tab/>
        <w:t>Feng, L.; Li, Z.; Liu, C. Are You Sitting Right?-Sitting Posture Recognition Using RF Signals. In Proceedings of the 2019 IEEE Pacific Rim Conference on Communications, Computers and Signal Processing (PACRIM); IEEE: Victoria, BC, Canada, August 2019; pp. 1–6.</w:t>
      </w:r>
    </w:p>
    <w:p w14:paraId="0408240F" w14:textId="77777777" w:rsidR="00AD5893" w:rsidRDefault="00AD5893" w:rsidP="00AD5893">
      <w:pPr>
        <w:pStyle w:val="Bibliography"/>
      </w:pPr>
      <w:r>
        <w:t xml:space="preserve">67. </w:t>
      </w:r>
      <w:r>
        <w:tab/>
        <w:t xml:space="preserve">Kundaliya, B.; Patel, S.; Patel, J.; Barot, P.; Hadia, S.K. </w:t>
      </w:r>
      <w:r>
        <w:rPr>
          <w:i/>
          <w:iCs/>
        </w:rPr>
        <w:t>An IoT and Cloud Enabled Smart Chair for Detection and Notification of Wrong Seating Posture</w:t>
      </w:r>
      <w:r>
        <w:t>; In Review, 2022;</w:t>
      </w:r>
    </w:p>
    <w:p w14:paraId="475BF731" w14:textId="77777777" w:rsidR="00AD5893" w:rsidRDefault="00AD5893" w:rsidP="00AD5893">
      <w:pPr>
        <w:pStyle w:val="Bibliography"/>
      </w:pPr>
      <w:r>
        <w:t xml:space="preserve">68.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E26DEEE" w14:textId="77777777" w:rsidR="00AD5893" w:rsidRDefault="00AD5893" w:rsidP="00AD5893">
      <w:pPr>
        <w:pStyle w:val="Bibliography"/>
      </w:pPr>
      <w:r>
        <w:t xml:space="preserve">69.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44318EB" w14:textId="77777777" w:rsidR="00AD5893" w:rsidRDefault="00AD5893" w:rsidP="00AD5893">
      <w:pPr>
        <w:pStyle w:val="Bibliography"/>
      </w:pPr>
      <w:r>
        <w:lastRenderedPageBreak/>
        <w:t xml:space="preserve">7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056EA5B3"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17BCB">
        <w:rPr>
          <w:lang w:val="en-GB"/>
        </w:rPr>
        <w:t>instructions</w:t>
      </w:r>
      <w:proofErr w:type="gramEnd"/>
      <w:r w:rsidRPr="00617BCB">
        <w:rPr>
          <w:lang w:val="en-GB"/>
        </w:rPr>
        <w:t xml:space="preserve"> or products referred to in the content.</w:t>
      </w:r>
    </w:p>
    <w:sectPr w:rsidR="00E93210" w:rsidRPr="00B958EA" w:rsidSect="006F2E59">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D76FE" w14:textId="77777777" w:rsidR="006F2E59" w:rsidRPr="00617BCB" w:rsidRDefault="006F2E59">
      <w:pPr>
        <w:spacing w:line="240" w:lineRule="auto"/>
      </w:pPr>
      <w:r w:rsidRPr="00617BCB">
        <w:separator/>
      </w:r>
    </w:p>
  </w:endnote>
  <w:endnote w:type="continuationSeparator" w:id="0">
    <w:p w14:paraId="1E081EF1" w14:textId="77777777" w:rsidR="006F2E59" w:rsidRPr="00617BCB" w:rsidRDefault="006F2E59">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A9B52" w14:textId="77777777" w:rsidR="006F2E59" w:rsidRPr="00617BCB" w:rsidRDefault="006F2E59">
      <w:pPr>
        <w:spacing w:line="240" w:lineRule="auto"/>
      </w:pPr>
      <w:r w:rsidRPr="00617BCB">
        <w:separator/>
      </w:r>
    </w:p>
  </w:footnote>
  <w:footnote w:type="continuationSeparator" w:id="0">
    <w:p w14:paraId="3A5E4C96" w14:textId="77777777" w:rsidR="006F2E59" w:rsidRPr="00617BCB" w:rsidRDefault="006F2E59">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7E0"/>
    <w:rsid w:val="00077EDB"/>
    <w:rsid w:val="00080004"/>
    <w:rsid w:val="00081A25"/>
    <w:rsid w:val="00081DFF"/>
    <w:rsid w:val="00081E6F"/>
    <w:rsid w:val="00082577"/>
    <w:rsid w:val="00083677"/>
    <w:rsid w:val="0008677F"/>
    <w:rsid w:val="000920EF"/>
    <w:rsid w:val="000921C6"/>
    <w:rsid w:val="00093B72"/>
    <w:rsid w:val="000965BE"/>
    <w:rsid w:val="00096C5B"/>
    <w:rsid w:val="000A05FC"/>
    <w:rsid w:val="000A08BB"/>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110"/>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1F1"/>
    <w:rsid w:val="00277B7A"/>
    <w:rsid w:val="00277DA8"/>
    <w:rsid w:val="0028001A"/>
    <w:rsid w:val="0028090A"/>
    <w:rsid w:val="0028224B"/>
    <w:rsid w:val="00282668"/>
    <w:rsid w:val="0028456A"/>
    <w:rsid w:val="00284F22"/>
    <w:rsid w:val="002868F8"/>
    <w:rsid w:val="0028768A"/>
    <w:rsid w:val="002901A8"/>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6C87"/>
    <w:rsid w:val="003C7292"/>
    <w:rsid w:val="003D13ED"/>
    <w:rsid w:val="003D19DF"/>
    <w:rsid w:val="003D3009"/>
    <w:rsid w:val="003D357B"/>
    <w:rsid w:val="003D379F"/>
    <w:rsid w:val="003D3B60"/>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B7E64"/>
    <w:rsid w:val="005C0DB4"/>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C95"/>
    <w:rsid w:val="00621FA4"/>
    <w:rsid w:val="006238B9"/>
    <w:rsid w:val="00624605"/>
    <w:rsid w:val="00624800"/>
    <w:rsid w:val="00625C2F"/>
    <w:rsid w:val="00625FF5"/>
    <w:rsid w:val="006267EB"/>
    <w:rsid w:val="00627B33"/>
    <w:rsid w:val="00627C50"/>
    <w:rsid w:val="00627F07"/>
    <w:rsid w:val="00627F28"/>
    <w:rsid w:val="0063104E"/>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A06"/>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711"/>
    <w:rsid w:val="007B65CE"/>
    <w:rsid w:val="007C0F86"/>
    <w:rsid w:val="007C1BE1"/>
    <w:rsid w:val="007C1C41"/>
    <w:rsid w:val="007C2AC7"/>
    <w:rsid w:val="007C5CE4"/>
    <w:rsid w:val="007C769F"/>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837"/>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688"/>
    <w:rsid w:val="0095177A"/>
    <w:rsid w:val="00952152"/>
    <w:rsid w:val="009522C3"/>
    <w:rsid w:val="009539D7"/>
    <w:rsid w:val="00955603"/>
    <w:rsid w:val="00955A27"/>
    <w:rsid w:val="0095626D"/>
    <w:rsid w:val="0095737F"/>
    <w:rsid w:val="00957BAB"/>
    <w:rsid w:val="00960180"/>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7FE"/>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2EB"/>
    <w:rsid w:val="00CE340B"/>
    <w:rsid w:val="00CE65FD"/>
    <w:rsid w:val="00CE6AC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F4558083-0DC7-4B22-9447-5ACEE1EAF62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EF0B8907-BA42-4065-8527-7174B1974C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59209928-4B17-4089-982B-ADF229C4C5D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438FE2D8-2756-471A-9699-BEAB1C5E69C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6564C669-B909-49B7-B4E8-50A13323A85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EC098BC3-A32C-4406-9AB4-B869E541C3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FAC0CF54-B4CA-432C-8669-9324BB8AAF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6D17ED44-76B0-4CB3-BADB-675E5254F13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7FA7CF3D-1357-4717-8FE3-C2879E8B1B4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475CD881-65A9-4424-BC5A-0DDD01BA2C0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389D771-33A5-4F5A-BFA4-D64DD3E62CE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168</TotalTime>
  <Pages>1</Pages>
  <Words>38927</Words>
  <Characters>221886</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6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53</cp:revision>
  <cp:lastPrinted>2024-03-03T23:01:00Z</cp:lastPrinted>
  <dcterms:created xsi:type="dcterms:W3CDTF">2024-01-18T09:54:00Z</dcterms:created>
  <dcterms:modified xsi:type="dcterms:W3CDTF">2024-03-05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